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726B275" w14:textId="4C2D4673" w:rsidR="008E0A54" w:rsidRDefault="008E0A54" w:rsidP="009747B0">
      <w:pPr>
        <w:pStyle w:val="a2"/>
        <w:rPr>
          <w:rFonts w:hint="eastAsia"/>
        </w:rPr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6937539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926F62" w:rsidRPr="00926F62">
        <w:t>https://grwei.github.io/SJTU_2021-2022-1-MS8402/</w:t>
      </w:r>
      <w:r w:rsidR="00926F62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3AEBF4A3" w14:textId="55005A4F" w:rsidR="00B50C9C" w:rsidRDefault="00A21DCF" w:rsidP="009747B0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6937540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>The programs and documents used in this article are published at https://grwei.github.io/SJTU_2021-2022-1-MS8402/.</w:t>
      </w:r>
      <w:bookmarkStart w:id="2" w:name="_GoBack"/>
      <w:bookmarkEnd w:id="2"/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1B36D8DB" w14:textId="4D128752" w:rsidR="004943B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6937539" w:history="1">
            <w:r w:rsidR="004943B0" w:rsidRPr="00DA7144">
              <w:rPr>
                <w:rStyle w:val="aa"/>
                <w:noProof/>
              </w:rPr>
              <w:t>摘要</w:t>
            </w:r>
            <w:r w:rsidR="004943B0">
              <w:rPr>
                <w:noProof/>
                <w:webHidden/>
              </w:rPr>
              <w:tab/>
            </w:r>
            <w:r w:rsidR="004943B0">
              <w:rPr>
                <w:noProof/>
                <w:webHidden/>
              </w:rPr>
              <w:fldChar w:fldCharType="begin"/>
            </w:r>
            <w:r w:rsidR="004943B0">
              <w:rPr>
                <w:noProof/>
                <w:webHidden/>
              </w:rPr>
              <w:instrText xml:space="preserve"> PAGEREF _Toc96937539 \h </w:instrText>
            </w:r>
            <w:r w:rsidR="004943B0">
              <w:rPr>
                <w:noProof/>
                <w:webHidden/>
              </w:rPr>
            </w:r>
            <w:r w:rsidR="004943B0"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i</w:t>
            </w:r>
            <w:r w:rsidR="004943B0">
              <w:rPr>
                <w:noProof/>
                <w:webHidden/>
              </w:rPr>
              <w:fldChar w:fldCharType="end"/>
            </w:r>
          </w:hyperlink>
        </w:p>
        <w:p w14:paraId="222A05F4" w14:textId="6C698FB0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40" w:history="1">
            <w:r w:rsidRPr="00DA7144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33248D" w14:textId="0A405570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41" w:history="1">
            <w:r w:rsidRPr="00DA7144">
              <w:rPr>
                <w:rStyle w:val="aa"/>
                <w:noProof/>
              </w:rPr>
              <w:t xml:space="preserve">1 </w:t>
            </w:r>
            <w:r w:rsidRPr="00DA7144">
              <w:rPr>
                <w:rStyle w:val="aa"/>
                <w:noProof/>
              </w:rPr>
              <w:t>流体运动学基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0E16ED" w14:textId="4D88AE01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42" w:history="1">
            <w:r w:rsidRPr="00DA7144">
              <w:rPr>
                <w:rStyle w:val="aa"/>
                <w:noProof/>
              </w:rPr>
              <w:t xml:space="preserve">2 </w:t>
            </w:r>
            <w:r w:rsidRPr="00DA7144">
              <w:rPr>
                <w:rStyle w:val="aa"/>
                <w:noProof/>
              </w:rPr>
              <w:t>第</w:t>
            </w:r>
            <w:r w:rsidRPr="00DA7144">
              <w:rPr>
                <w:rStyle w:val="aa"/>
                <w:noProof/>
              </w:rPr>
              <w:t>1</w:t>
            </w:r>
            <w:r w:rsidRPr="00DA7144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927CE8" w14:textId="783DD2EE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43" w:history="1">
            <w:r w:rsidRPr="00DA7144">
              <w:rPr>
                <w:rStyle w:val="aa"/>
                <w:noProof/>
              </w:rPr>
              <w:t xml:space="preserve">2.1 </w:t>
            </w:r>
            <w:r w:rsidRPr="00DA7144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CE9EF4" w14:textId="6DA16694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44" w:history="1">
            <w:r w:rsidRPr="00DA7144">
              <w:rPr>
                <w:rStyle w:val="aa"/>
                <w:noProof/>
              </w:rPr>
              <w:t xml:space="preserve">2.2 </w:t>
            </w:r>
            <w:r w:rsidRPr="00DA7144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B4EC34" w14:textId="01309E93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45" w:history="1">
            <w:r w:rsidRPr="00DA7144">
              <w:rPr>
                <w:rStyle w:val="aa"/>
                <w:noProof/>
              </w:rPr>
              <w:t xml:space="preserve">3 </w:t>
            </w:r>
            <w:r w:rsidRPr="00DA7144">
              <w:rPr>
                <w:rStyle w:val="aa"/>
                <w:noProof/>
              </w:rPr>
              <w:t>第</w:t>
            </w:r>
            <w:r w:rsidRPr="00DA7144">
              <w:rPr>
                <w:rStyle w:val="aa"/>
                <w:noProof/>
              </w:rPr>
              <w:t>2</w:t>
            </w:r>
            <w:r w:rsidRPr="00DA7144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D66094" w14:textId="5506403A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46" w:history="1">
            <w:r w:rsidRPr="00DA7144">
              <w:rPr>
                <w:rStyle w:val="aa"/>
                <w:noProof/>
              </w:rPr>
              <w:t xml:space="preserve">3.1 </w:t>
            </w:r>
            <w:r w:rsidRPr="00DA7144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43F7DC" w14:textId="4772B29B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47" w:history="1">
            <w:r w:rsidRPr="00DA7144">
              <w:rPr>
                <w:rStyle w:val="aa"/>
                <w:noProof/>
              </w:rPr>
              <w:t xml:space="preserve">3.2 </w:t>
            </w:r>
            <w:r w:rsidRPr="00DA7144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88BAEB" w14:textId="64C61EAF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48" w:history="1">
            <w:r w:rsidRPr="00DA7144">
              <w:rPr>
                <w:rStyle w:val="aa"/>
                <w:noProof/>
              </w:rPr>
              <w:t xml:space="preserve">4 </w:t>
            </w:r>
            <w:r w:rsidRPr="00DA7144">
              <w:rPr>
                <w:rStyle w:val="aa"/>
                <w:noProof/>
              </w:rPr>
              <w:t>第</w:t>
            </w:r>
            <w:r w:rsidRPr="00DA7144">
              <w:rPr>
                <w:rStyle w:val="aa"/>
                <w:noProof/>
              </w:rPr>
              <w:t>3</w:t>
            </w:r>
            <w:r w:rsidRPr="00DA7144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7796ED" w14:textId="0E4F4118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49" w:history="1">
            <w:r w:rsidRPr="00DA7144">
              <w:rPr>
                <w:rStyle w:val="aa"/>
                <w:noProof/>
              </w:rPr>
              <w:t xml:space="preserve">4.1 </w:t>
            </w:r>
            <w:r w:rsidRPr="00DA7144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E5B580" w14:textId="17B30988" w:rsidR="004943B0" w:rsidRDefault="004943B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7550" w:history="1">
            <w:r w:rsidRPr="00DA7144">
              <w:rPr>
                <w:rStyle w:val="aa"/>
                <w:noProof/>
              </w:rPr>
              <w:t xml:space="preserve">4.2 </w:t>
            </w:r>
            <w:r w:rsidRPr="00DA7144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70BA34" w14:textId="6064B922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51" w:history="1">
            <w:r w:rsidRPr="00DA7144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A43A66" w14:textId="2F06BF44" w:rsidR="004943B0" w:rsidRDefault="004943B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7552" w:history="1">
            <w:r w:rsidRPr="00DA7144">
              <w:rPr>
                <w:rStyle w:val="aa"/>
                <w:noProof/>
              </w:rPr>
              <w:t>附录</w:t>
            </w:r>
            <w:r w:rsidRPr="00DA7144">
              <w:rPr>
                <w:rStyle w:val="aa"/>
                <w:noProof/>
              </w:rPr>
              <w:t xml:space="preserve">A </w:t>
            </w:r>
            <w:r w:rsidRPr="00DA7144">
              <w:rPr>
                <w:rStyle w:val="aa"/>
                <w:noProof/>
              </w:rPr>
              <w:t>本作业使用的</w:t>
            </w:r>
            <w:r w:rsidRPr="00DA7144">
              <w:rPr>
                <w:rStyle w:val="aa"/>
                <w:noProof/>
              </w:rPr>
              <w:t>MATLAB</w:t>
            </w:r>
            <w:r w:rsidRPr="00DA7144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7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432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55439B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3" w:name="_Toc96937541"/>
      <w:r>
        <w:rPr>
          <w:rFonts w:hint="eastAsia"/>
        </w:rPr>
        <w:lastRenderedPageBreak/>
        <w:t>流体运动学基础</w:t>
      </w:r>
      <w:bookmarkEnd w:id="3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0EFD5C66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4CBF811C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4" w:name="Eq_3_5"/>
      <w:bookmarkEnd w:id="4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700F38F4" w:rsidR="00DD4EE0" w:rsidRDefault="00020D3E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2A740BAD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5" w:name="Thm_15_1_3"/>
      <w:bookmarkEnd w:id="5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6" w:name="Thm_15_1_4"/>
      <w:bookmarkEnd w:id="6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37ADD68A" w:rsidR="009D328D" w:rsidRDefault="00020D3E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7" w:name="Eq_3_35"/>
      <w:bookmarkEnd w:id="7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230C46B9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AA77549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020D3E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154B437E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020D3E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1237C9A6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0B98EEF9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036907AD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020D3E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8" w:name="_Toc96937542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8"/>
    </w:p>
    <w:p w14:paraId="7B0F5001" w14:textId="54E0BF9B" w:rsidR="009B3632" w:rsidRDefault="00230C5E" w:rsidP="00990246">
      <w:pPr>
        <w:pStyle w:val="21"/>
      </w:pPr>
      <w:bookmarkStart w:id="9" w:name="_Toc96937543"/>
      <w:r>
        <w:rPr>
          <w:rFonts w:hint="eastAsia"/>
        </w:rPr>
        <w:t>问题描述</w:t>
      </w:r>
      <w:bookmarkEnd w:id="9"/>
    </w:p>
    <w:p w14:paraId="1AF17588" w14:textId="740469C9" w:rsidR="00D40332" w:rsidRDefault="00990246" w:rsidP="001E58FC">
      <w:pPr>
        <w:pStyle w:val="a2"/>
        <w:ind w:firstLine="0"/>
      </w:pPr>
      <w:r>
        <w:rPr>
          <w:noProof/>
        </w:rPr>
        <w:drawing>
          <wp:inline distT="0" distB="0" distL="0" distR="0" wp14:anchorId="1ADF4918" wp14:editId="00E7CCEF">
            <wp:extent cx="5274310" cy="360680"/>
            <wp:effectExtent l="0" t="0" r="2540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0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10" w:name="_Toc96937544"/>
      <w:r>
        <w:rPr>
          <w:rFonts w:hint="eastAsia"/>
        </w:rPr>
        <w:t>解决方案</w:t>
      </w:r>
      <w:bookmarkEnd w:id="10"/>
    </w:p>
    <w:p w14:paraId="1B7E7C80" w14:textId="6F583596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020D3E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260CAF1C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1" w:name="_Toc96937545"/>
      <w:r>
        <w:rPr>
          <w:rFonts w:hint="eastAsia"/>
        </w:rPr>
        <w:t>第2题</w:t>
      </w:r>
      <w:bookmarkEnd w:id="11"/>
    </w:p>
    <w:p w14:paraId="513959AD" w14:textId="7471784D" w:rsidR="0004405E" w:rsidRDefault="0004405E" w:rsidP="0004405E">
      <w:pPr>
        <w:pStyle w:val="21"/>
      </w:pPr>
      <w:bookmarkStart w:id="12" w:name="_Toc96937546"/>
      <w:r>
        <w:rPr>
          <w:rFonts w:hint="eastAsia"/>
        </w:rPr>
        <w:t>问题描述</w:t>
      </w:r>
      <w:bookmarkEnd w:id="12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3" w:name="_Toc96937547"/>
      <w:r>
        <w:rPr>
          <w:rFonts w:hint="eastAsia"/>
        </w:rPr>
        <w:lastRenderedPageBreak/>
        <w:t>解决方案</w:t>
      </w:r>
      <w:bookmarkEnd w:id="13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020D3E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020D3E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020D3E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020D3E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020D3E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2E9C9EA7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2.49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4" w:name="_Toc96937548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4"/>
    </w:p>
    <w:p w14:paraId="61B29B9C" w14:textId="2E8A95FA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5" w:name="_Toc96937549"/>
      <w:r>
        <w:rPr>
          <w:rFonts w:hint="eastAsia"/>
        </w:rPr>
        <w:lastRenderedPageBreak/>
        <w:t>问题描述</w:t>
      </w:r>
      <w:bookmarkEnd w:id="15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6" w:name="_Toc96937550"/>
      <w:r>
        <w:rPr>
          <w:rFonts w:hint="eastAsia"/>
        </w:rPr>
        <w:t>解决方案</w:t>
      </w:r>
      <w:bookmarkEnd w:id="16"/>
    </w:p>
    <w:p w14:paraId="66832AC8" w14:textId="7C1F75EA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02B2AA21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更改为</w:t>
      </w:r>
    </w:p>
    <w:p w14:paraId="1B355B8E" w14:textId="51018170" w:rsidR="006471EB" w:rsidRPr="006471EB" w:rsidRDefault="006471EB" w:rsidP="00BE47D7">
      <w:pPr>
        <w:pStyle w:val="a2"/>
        <w:rPr>
          <w:rFonts w:hint="eastAsia"/>
        </w:rPr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4AF21062" w14:textId="74F24DCB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534321" w:rsidRPr="006D272A">
        <w:t>图</w:t>
      </w:r>
      <w:r w:rsidR="00534321">
        <w:rPr>
          <w:noProof/>
        </w:rPr>
        <w:t>4</w:t>
      </w:r>
      <w:r w:rsidR="00534321" w:rsidRPr="006D272A">
        <w:t>.</w:t>
      </w:r>
      <w:r w:rsidR="00534321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的巨大差异</w:t>
      </w:r>
      <w:r>
        <w:rPr>
          <w:rFonts w:hint="eastAsia"/>
        </w:rPr>
        <w:t>.</w:t>
      </w:r>
    </w:p>
    <w:p w14:paraId="2077241E" w14:textId="51BF35DD" w:rsidR="00CA5E74" w:rsidRDefault="00060796" w:rsidP="00CA5E74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5798468" wp14:editId="7327560D">
            <wp:extent cx="5274310" cy="3894991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4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0D04C5F6" w:rsidR="00F40C13" w:rsidRDefault="00F40C13" w:rsidP="00FF587A">
      <w:pPr>
        <w:pStyle w:val="afd"/>
      </w:pPr>
      <w:bookmarkStart w:id="17" w:name="_Ref96899780"/>
      <w:bookmarkStart w:id="18" w:name="_Ref96899775"/>
      <w:r w:rsidRPr="006D272A">
        <w:t>图</w:t>
      </w:r>
      <w:r w:rsidRPr="006D272A">
        <w:fldChar w:fldCharType="begin"/>
      </w:r>
      <w:r w:rsidRPr="006D272A">
        <w:instrText xml:space="preserve"> STYLEREF 1 \s </w:instrText>
      </w:r>
      <w:r w:rsidRPr="006D272A">
        <w:fldChar w:fldCharType="separate"/>
      </w:r>
      <w:r w:rsidR="00534321">
        <w:rPr>
          <w:noProof/>
        </w:rPr>
        <w:t>4</w:t>
      </w:r>
      <w:r w:rsidRPr="006D272A">
        <w:fldChar w:fldCharType="end"/>
      </w:r>
      <w:r w:rsidRPr="006D272A">
        <w:t>.</w:t>
      </w:r>
      <w:r w:rsidR="00020D3E">
        <w:fldChar w:fldCharType="begin"/>
      </w:r>
      <w:r w:rsidR="00020D3E">
        <w:instrText xml:space="preserve"> SEQ Figure \* ARABIC \s 1 </w:instrText>
      </w:r>
      <w:r w:rsidR="00020D3E">
        <w:fldChar w:fldCharType="separate"/>
      </w:r>
      <w:r w:rsidR="00534321">
        <w:rPr>
          <w:noProof/>
        </w:rPr>
        <w:t>1</w:t>
      </w:r>
      <w:r w:rsidR="00020D3E">
        <w:rPr>
          <w:noProof/>
        </w:rPr>
        <w:fldChar w:fldCharType="end"/>
      </w:r>
      <w:bookmarkEnd w:id="17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9C44A4">
        <w:rPr>
          <w:rFonts w:hint="eastAsia"/>
        </w:rPr>
        <w:t>注意，</w:t>
      </w:r>
      <w:r w:rsidR="00F70F85">
        <w:rPr>
          <w:rFonts w:hint="eastAsia"/>
        </w:rPr>
        <w:t>下横轴（相应于</w:t>
      </w:r>
      <w:r w:rsidR="00F70F85">
        <w:rPr>
          <w:rFonts w:hint="eastAsia"/>
        </w:rPr>
        <w:t>TEOS</w:t>
      </w:r>
      <w:r w:rsidR="00F70F85">
        <w:t>-10</w:t>
      </w:r>
      <w:r w:rsidR="00F70F85">
        <w:rPr>
          <w:rFonts w:hint="eastAsia"/>
        </w:rPr>
        <w:t>数据）和上横轴（相应于线性</w:t>
      </w:r>
      <w:r w:rsidR="00F70F85">
        <w:t>EOS</w:t>
      </w:r>
      <w:r w:rsidR="00046BA2">
        <w:rPr>
          <w:rFonts w:hint="eastAsia"/>
        </w:rPr>
        <w:t>数据</w:t>
      </w:r>
      <w:r w:rsidR="00F70F85">
        <w:rPr>
          <w:rFonts w:hint="eastAsia"/>
        </w:rPr>
        <w:t>）</w:t>
      </w:r>
      <w:r w:rsidR="00046BA2">
        <w:rPr>
          <w:rFonts w:hint="eastAsia"/>
        </w:rPr>
        <w:t>刻度</w:t>
      </w:r>
      <w:r w:rsidR="007C02B4">
        <w:rPr>
          <w:rFonts w:hint="eastAsia"/>
        </w:rPr>
        <w:t>值</w:t>
      </w:r>
      <w:r w:rsidR="00BD435F">
        <w:rPr>
          <w:rFonts w:hint="eastAsia"/>
        </w:rPr>
        <w:t>有</w:t>
      </w:r>
      <w:r w:rsidR="00046BA2">
        <w:rPr>
          <w:rFonts w:hint="eastAsia"/>
        </w:rPr>
        <w:t>显著</w:t>
      </w:r>
      <w:r w:rsidR="00BD435F">
        <w:rPr>
          <w:rFonts w:hint="eastAsia"/>
        </w:rPr>
        <w:t>差异</w:t>
      </w:r>
      <w:r w:rsidR="00046BA2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巨大差异</w:t>
      </w:r>
      <w:bookmarkEnd w:id="18"/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2"/>
          <w:footerReference w:type="default" r:id="rId23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9" w:name="_Toc96937551"/>
      <w:r w:rsidRPr="00A06EB2">
        <w:lastRenderedPageBreak/>
        <w:t>References</w:t>
      </w:r>
      <w:bookmarkEnd w:id="19"/>
    </w:p>
    <w:p w14:paraId="553FD265" w14:textId="4FAD98C4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0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4" w:history="1">
        <w:r w:rsidR="008B4F78" w:rsidRPr="008B4F78">
          <w:rPr>
            <w:rStyle w:val="aa"/>
          </w:rPr>
          <w:t>http://www.teos-10.org/index.htm</w:t>
        </w:r>
        <w:bookmarkEnd w:id="20"/>
      </w:hyperlink>
    </w:p>
    <w:p w14:paraId="46EA96D7" w14:textId="652D4631" w:rsidR="008B4F78" w:rsidRPr="008B4F78" w:rsidRDefault="008B4F78" w:rsidP="008B4F78">
      <w:pPr>
        <w:pStyle w:val="EndNoteBibliography"/>
        <w:ind w:left="400" w:hanging="400"/>
      </w:pPr>
      <w:bookmarkStart w:id="21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5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1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2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2"/>
      <w:r w:rsidR="00A00E9E">
        <w:t>.</w:t>
      </w:r>
    </w:p>
    <w:p w14:paraId="195DF0C4" w14:textId="2FAC60AE" w:rsidR="008B4F78" w:rsidRPr="008B4F78" w:rsidRDefault="008B4F78" w:rsidP="008B4F78">
      <w:pPr>
        <w:pStyle w:val="EndNoteBibliography"/>
        <w:ind w:left="400" w:hanging="400"/>
      </w:pPr>
      <w:bookmarkStart w:id="23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6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3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4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4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5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6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6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3E8ED32F" w:rsidR="0028294B" w:rsidRPr="008221CF" w:rsidRDefault="00C54953" w:rsidP="00E44EAB">
      <w:pPr>
        <w:pStyle w:val="10"/>
      </w:pPr>
      <w:bookmarkStart w:id="27" w:name="_Toc96937552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7"/>
    </w:p>
    <w:tbl>
      <w:tblPr>
        <w:tblStyle w:val="aff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7"/>
        <w:gridCol w:w="7799"/>
      </w:tblGrid>
      <w:tr w:rsidR="00545783" w:rsidRPr="001363CC" w14:paraId="1654C533" w14:textId="77777777" w:rsidTr="00DF3513">
        <w:trPr>
          <w:cantSplit/>
          <w:trHeight w:val="284"/>
        </w:trPr>
        <w:tc>
          <w:tcPr>
            <w:tcW w:w="305" w:type="pct"/>
          </w:tcPr>
          <w:p w14:paraId="3D71F02D" w14:textId="00AA02C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F291698" w14:textId="7D30351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hw1.m</w:t>
            </w:r>
          </w:p>
        </w:tc>
      </w:tr>
      <w:tr w:rsidR="00545783" w:rsidRPr="001363CC" w14:paraId="10E50D00" w14:textId="77777777" w:rsidTr="00DF3513">
        <w:trPr>
          <w:cantSplit/>
          <w:trHeight w:val="20"/>
        </w:trPr>
        <w:tc>
          <w:tcPr>
            <w:tcW w:w="305" w:type="pct"/>
          </w:tcPr>
          <w:p w14:paraId="44E0BCB3" w14:textId="3765B93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D1DF24B" w14:textId="5717BDF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Description: MATLAB code used in homework 1 (MS8402, 2022 Spring)</w:t>
            </w:r>
          </w:p>
        </w:tc>
      </w:tr>
      <w:tr w:rsidR="00545783" w:rsidRPr="001363CC" w14:paraId="669569C3" w14:textId="77777777" w:rsidTr="00DF3513">
        <w:trPr>
          <w:cantSplit/>
          <w:trHeight w:val="20"/>
        </w:trPr>
        <w:tc>
          <w:tcPr>
            <w:tcW w:w="305" w:type="pct"/>
          </w:tcPr>
          <w:p w14:paraId="1D0F08F7" w14:textId="30BA6C9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E30861A" w14:textId="7CB3E96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% Author: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Guoru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Wei (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危国锐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) (313017602@qq.com; weiguorui@sjtu.edu.cn)</w:t>
            </w:r>
          </w:p>
        </w:tc>
      </w:tr>
      <w:tr w:rsidR="00545783" w:rsidRPr="001363CC" w14:paraId="6A5FCF54" w14:textId="77777777" w:rsidTr="00DF3513">
        <w:trPr>
          <w:cantSplit/>
          <w:trHeight w:val="20"/>
        </w:trPr>
        <w:tc>
          <w:tcPr>
            <w:tcW w:w="305" w:type="pct"/>
          </w:tcPr>
          <w:p w14:paraId="3FAFFE2B" w14:textId="5FCF9B2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D074146" w14:textId="64D7A3B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Student ID: 120034910021</w:t>
            </w:r>
          </w:p>
        </w:tc>
      </w:tr>
      <w:tr w:rsidR="00545783" w:rsidRPr="001363CC" w14:paraId="6D635BF3" w14:textId="77777777" w:rsidTr="00DF3513">
        <w:trPr>
          <w:cantSplit/>
          <w:trHeight w:val="20"/>
        </w:trPr>
        <w:tc>
          <w:tcPr>
            <w:tcW w:w="305" w:type="pct"/>
          </w:tcPr>
          <w:p w14:paraId="3D568BCD" w14:textId="76F6C164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8A1AC7E" w14:textId="5DB67FE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Created: 2022-02-27</w:t>
            </w:r>
          </w:p>
        </w:tc>
      </w:tr>
      <w:tr w:rsidR="00545783" w:rsidRPr="001363CC" w14:paraId="7353BD30" w14:textId="77777777" w:rsidTr="00DF3513">
        <w:trPr>
          <w:cantSplit/>
          <w:trHeight w:val="20"/>
        </w:trPr>
        <w:tc>
          <w:tcPr>
            <w:tcW w:w="305" w:type="pct"/>
          </w:tcPr>
          <w:p w14:paraId="34E2F375" w14:textId="2FE57D0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7CB74FD" w14:textId="3C3E161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Last modified: 2022-02-28</w:t>
            </w:r>
          </w:p>
        </w:tc>
      </w:tr>
      <w:tr w:rsidR="00545783" w:rsidRPr="001363CC" w14:paraId="50D350E0" w14:textId="77777777" w:rsidTr="00DF3513">
        <w:trPr>
          <w:cantSplit/>
          <w:trHeight w:val="20"/>
        </w:trPr>
        <w:tc>
          <w:tcPr>
            <w:tcW w:w="305" w:type="pct"/>
          </w:tcPr>
          <w:p w14:paraId="58EE1F23" w14:textId="50223674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E8DCBE0" w14:textId="01A2ADB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09C49C84" w14:textId="77777777" w:rsidTr="00DF3513">
        <w:trPr>
          <w:cantSplit/>
          <w:trHeight w:val="20"/>
        </w:trPr>
        <w:tc>
          <w:tcPr>
            <w:tcW w:w="305" w:type="pct"/>
          </w:tcPr>
          <w:p w14:paraId="6579818B" w14:textId="6C59196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5D28EFE" w14:textId="422D78A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Initialize project</w:t>
            </w:r>
          </w:p>
        </w:tc>
      </w:tr>
      <w:tr w:rsidR="00545783" w:rsidRPr="001363CC" w14:paraId="7C945134" w14:textId="77777777" w:rsidTr="00DF3513">
        <w:trPr>
          <w:cantSplit/>
          <w:trHeight w:val="20"/>
        </w:trPr>
        <w:tc>
          <w:tcPr>
            <w:tcW w:w="305" w:type="pct"/>
          </w:tcPr>
          <w:p w14:paraId="165FCD52" w14:textId="59F0581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6B51931" w14:textId="016B8F2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438B6A4C" w14:textId="77777777" w:rsidTr="00DF3513">
        <w:trPr>
          <w:cantSplit/>
          <w:trHeight w:val="20"/>
        </w:trPr>
        <w:tc>
          <w:tcPr>
            <w:tcW w:w="305" w:type="pct"/>
          </w:tcPr>
          <w:p w14:paraId="6A382A1F" w14:textId="0A83399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0FC2103" w14:textId="745489D2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lc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l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close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all</w:t>
            </w:r>
          </w:p>
        </w:tc>
      </w:tr>
      <w:tr w:rsidR="00545783" w:rsidRPr="001363CC" w14:paraId="192AFF83" w14:textId="77777777" w:rsidTr="00DF3513">
        <w:trPr>
          <w:cantSplit/>
          <w:trHeight w:val="20"/>
        </w:trPr>
        <w:tc>
          <w:tcPr>
            <w:tcW w:w="305" w:type="pct"/>
          </w:tcPr>
          <w:p w14:paraId="3E4F3DE0" w14:textId="543ACA0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679C943" w14:textId="07B4CDF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init_</w:t>
            </w:r>
            <w:proofErr w:type="gram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env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03F5DB6A" w14:textId="77777777" w:rsidTr="00DF3513">
        <w:trPr>
          <w:cantSplit/>
          <w:trHeight w:val="20"/>
        </w:trPr>
        <w:tc>
          <w:tcPr>
            <w:tcW w:w="305" w:type="pct"/>
          </w:tcPr>
          <w:p w14:paraId="4B4533FC" w14:textId="29D0D88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198F4D9" w14:textId="0105817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3428E337" w14:textId="77777777" w:rsidTr="00DF3513">
        <w:trPr>
          <w:cantSplit/>
          <w:trHeight w:val="20"/>
        </w:trPr>
        <w:tc>
          <w:tcPr>
            <w:tcW w:w="305" w:type="pct"/>
          </w:tcPr>
          <w:p w14:paraId="3BE2D173" w14:textId="09FE9E6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9EF15ED" w14:textId="38E81E6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Question 2</w:t>
            </w:r>
          </w:p>
        </w:tc>
      </w:tr>
      <w:tr w:rsidR="00545783" w:rsidRPr="001363CC" w14:paraId="1186DBC5" w14:textId="77777777" w:rsidTr="00DF3513">
        <w:trPr>
          <w:cantSplit/>
          <w:trHeight w:val="20"/>
        </w:trPr>
        <w:tc>
          <w:tcPr>
            <w:tcW w:w="305" w:type="pct"/>
          </w:tcPr>
          <w:p w14:paraId="50F88295" w14:textId="53E46ED1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FA17EB6" w14:textId="0789EA9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75E7BA1B" w14:textId="77777777" w:rsidTr="00DF3513">
        <w:trPr>
          <w:cantSplit/>
          <w:trHeight w:val="20"/>
        </w:trPr>
        <w:tc>
          <w:tcPr>
            <w:tcW w:w="305" w:type="pct"/>
          </w:tcPr>
          <w:p w14:paraId="3B742799" w14:textId="1D4DB7B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DA9CB43" w14:textId="68B67A0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61AC147A" w14:textId="77777777" w:rsidTr="00DF3513">
        <w:trPr>
          <w:cantSplit/>
          <w:trHeight w:val="20"/>
        </w:trPr>
        <w:tc>
          <w:tcPr>
            <w:tcW w:w="305" w:type="pct"/>
          </w:tcPr>
          <w:p w14:paraId="4F36844F" w14:textId="4DE4F4C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5DB85E2" w14:textId="721FF63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u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-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</w:t>
            </w:r>
            <w:proofErr w:type="gramStart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-</w:t>
            </w:r>
            <w:proofErr w:type="gramEnd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0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0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m/s]</w:t>
            </w:r>
          </w:p>
        </w:tc>
      </w:tr>
      <w:tr w:rsidR="00545783" w:rsidRPr="001363CC" w14:paraId="3FAC3242" w14:textId="77777777" w:rsidTr="00DF3513">
        <w:trPr>
          <w:cantSplit/>
          <w:trHeight w:val="20"/>
        </w:trPr>
        <w:tc>
          <w:tcPr>
            <w:tcW w:w="305" w:type="pct"/>
          </w:tcPr>
          <w:p w14:paraId="0D6C31ED" w14:textId="7187EAF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19A834F" w14:textId="797EB82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v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proofErr w:type="gramStart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-</w:t>
            </w:r>
            <w:proofErr w:type="gramEnd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0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.3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m/s]</w:t>
            </w:r>
          </w:p>
        </w:tc>
      </w:tr>
      <w:tr w:rsidR="00545783" w:rsidRPr="001363CC" w14:paraId="40C22147" w14:textId="77777777" w:rsidTr="00DF3513">
        <w:trPr>
          <w:cantSplit/>
          <w:trHeight w:val="20"/>
        </w:trPr>
        <w:tc>
          <w:tcPr>
            <w:tcW w:w="305" w:type="pct"/>
          </w:tcPr>
          <w:p w14:paraId="1C0A576C" w14:textId="01AF9E3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C10EF88" w14:textId="0AC3FE9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delta_x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5e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m]</w:t>
            </w:r>
          </w:p>
        </w:tc>
      </w:tr>
      <w:tr w:rsidR="00545783" w:rsidRPr="001363CC" w14:paraId="38944F91" w14:textId="77777777" w:rsidTr="00DF3513">
        <w:trPr>
          <w:cantSplit/>
          <w:trHeight w:val="20"/>
        </w:trPr>
        <w:tc>
          <w:tcPr>
            <w:tcW w:w="305" w:type="pct"/>
          </w:tcPr>
          <w:p w14:paraId="50E41A40" w14:textId="715840FC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28377B5" w14:textId="53C8940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delta_y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5.4e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m]</w:t>
            </w:r>
          </w:p>
        </w:tc>
      </w:tr>
      <w:tr w:rsidR="00545783" w:rsidRPr="001363CC" w14:paraId="7575D8B9" w14:textId="77777777" w:rsidTr="00DF3513">
        <w:trPr>
          <w:cantSplit/>
          <w:trHeight w:val="20"/>
        </w:trPr>
        <w:tc>
          <w:tcPr>
            <w:tcW w:w="305" w:type="pct"/>
          </w:tcPr>
          <w:p w14:paraId="17253C95" w14:textId="691CC54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CBD4E69" w14:textId="59CFE23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66F793E8" w14:textId="77777777" w:rsidTr="00DF3513">
        <w:trPr>
          <w:cantSplit/>
          <w:trHeight w:val="20"/>
        </w:trPr>
        <w:tc>
          <w:tcPr>
            <w:tcW w:w="305" w:type="pct"/>
          </w:tcPr>
          <w:p w14:paraId="1907E09E" w14:textId="12F4948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5083575" w14:textId="0A91DE4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u_wrt_x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(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u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u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Start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+</w:t>
            </w:r>
            <w:proofErr w:type="gramEnd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u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u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)/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delta_x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1/s]</w:t>
            </w:r>
          </w:p>
        </w:tc>
      </w:tr>
      <w:tr w:rsidR="00545783" w:rsidRPr="001363CC" w14:paraId="5BDA8F7D" w14:textId="77777777" w:rsidTr="00DF3513">
        <w:trPr>
          <w:cantSplit/>
          <w:trHeight w:val="20"/>
        </w:trPr>
        <w:tc>
          <w:tcPr>
            <w:tcW w:w="305" w:type="pct"/>
          </w:tcPr>
          <w:p w14:paraId="796CF26B" w14:textId="658D459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2F21348" w14:textId="5E40DD0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v_wrt_y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(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v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v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Start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+</w:t>
            </w:r>
            <w:proofErr w:type="gramEnd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v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v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)/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delta_y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1/s]</w:t>
            </w:r>
          </w:p>
        </w:tc>
      </w:tr>
      <w:tr w:rsidR="00545783" w:rsidRPr="001363CC" w14:paraId="54CBC387" w14:textId="77777777" w:rsidTr="00DF3513">
        <w:trPr>
          <w:cantSplit/>
          <w:trHeight w:val="20"/>
        </w:trPr>
        <w:tc>
          <w:tcPr>
            <w:tcW w:w="305" w:type="pct"/>
          </w:tcPr>
          <w:p w14:paraId="14D5CC4B" w14:textId="3E5099D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ABFA28C" w14:textId="639CE3A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w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@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z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 -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u_wrt_x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+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v_wrt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y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*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z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m/s]</w:t>
            </w:r>
          </w:p>
        </w:tc>
      </w:tr>
      <w:tr w:rsidR="00545783" w:rsidRPr="001363CC" w14:paraId="60BEDC05" w14:textId="77777777" w:rsidTr="00DF3513">
        <w:trPr>
          <w:cantSplit/>
          <w:trHeight w:val="20"/>
        </w:trPr>
        <w:tc>
          <w:tcPr>
            <w:tcW w:w="305" w:type="pct"/>
          </w:tcPr>
          <w:p w14:paraId="69ABB317" w14:textId="46975B6C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818F6C0" w14:textId="690B182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fprintf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proofErr w:type="gram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w(</w:t>
            </w:r>
            <w:proofErr w:type="gram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-50) = %.2d cm/s\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n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w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-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*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7871D46A" w14:textId="77777777" w:rsidTr="00DF3513">
        <w:trPr>
          <w:cantSplit/>
          <w:trHeight w:val="20"/>
        </w:trPr>
        <w:tc>
          <w:tcPr>
            <w:tcW w:w="305" w:type="pct"/>
          </w:tcPr>
          <w:p w14:paraId="266BF23D" w14:textId="543C5F7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50B9578" w14:textId="7B02686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013032AB" w14:textId="77777777" w:rsidTr="00DF3513">
        <w:trPr>
          <w:cantSplit/>
          <w:trHeight w:val="20"/>
        </w:trPr>
        <w:tc>
          <w:tcPr>
            <w:tcW w:w="305" w:type="pct"/>
          </w:tcPr>
          <w:p w14:paraId="1DCD74D5" w14:textId="21D410D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1EECCB6" w14:textId="1638D844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Question 3</w:t>
            </w:r>
          </w:p>
        </w:tc>
      </w:tr>
      <w:tr w:rsidR="00545783" w:rsidRPr="001363CC" w14:paraId="7BA736CB" w14:textId="77777777" w:rsidTr="00DF3513">
        <w:trPr>
          <w:cantSplit/>
          <w:trHeight w:val="20"/>
        </w:trPr>
        <w:tc>
          <w:tcPr>
            <w:tcW w:w="305" w:type="pct"/>
          </w:tcPr>
          <w:p w14:paraId="3DEFF905" w14:textId="371F785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11487B7" w14:textId="6E07D7D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3DC5BF26" w14:textId="77777777" w:rsidTr="00DF3513">
        <w:trPr>
          <w:cantSplit/>
          <w:trHeight w:val="20"/>
        </w:trPr>
        <w:tc>
          <w:tcPr>
            <w:tcW w:w="305" w:type="pct"/>
          </w:tcPr>
          <w:p w14:paraId="068D9A66" w14:textId="640F3A1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8EE01BE" w14:textId="3A310B5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2FE12C17" w14:textId="77777777" w:rsidTr="00DF3513">
        <w:trPr>
          <w:cantSplit/>
          <w:trHeight w:val="20"/>
        </w:trPr>
        <w:tc>
          <w:tcPr>
            <w:tcW w:w="305" w:type="pct"/>
          </w:tcPr>
          <w:p w14:paraId="2FEFFBF6" w14:textId="19D0895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2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642E893" w14:textId="0168E39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6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8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5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]</w:t>
            </w:r>
          </w:p>
        </w:tc>
      </w:tr>
      <w:tr w:rsidR="00545783" w:rsidRPr="001363CC" w14:paraId="02C66C67" w14:textId="77777777" w:rsidTr="00DF3513">
        <w:trPr>
          <w:cantSplit/>
          <w:trHeight w:val="20"/>
        </w:trPr>
        <w:tc>
          <w:tcPr>
            <w:tcW w:w="305" w:type="pct"/>
          </w:tcPr>
          <w:p w14:paraId="70267227" w14:textId="5E2926B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C653C47" w14:textId="24A1D99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5.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99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8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7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6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6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4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3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5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g/kg]</w:t>
            </w:r>
          </w:p>
        </w:tc>
      </w:tr>
      <w:tr w:rsidR="00545783" w:rsidRPr="001363CC" w14:paraId="6161C435" w14:textId="77777777" w:rsidTr="00DF3513">
        <w:trPr>
          <w:cantSplit/>
          <w:trHeight w:val="20"/>
        </w:trPr>
        <w:tc>
          <w:tcPr>
            <w:tcW w:w="305" w:type="pct"/>
          </w:tcPr>
          <w:p w14:paraId="3802FEE7" w14:textId="17231D0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1396198" w14:textId="0DF62C02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8.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8.4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8.3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4.5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2.7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0.5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5.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3.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6.5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2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deg C]</w:t>
            </w:r>
          </w:p>
        </w:tc>
      </w:tr>
      <w:tr w:rsidR="00545783" w:rsidRPr="001363CC" w14:paraId="6B5BBDAB" w14:textId="77777777" w:rsidTr="00DF3513">
        <w:trPr>
          <w:cantSplit/>
          <w:trHeight w:val="20"/>
        </w:trPr>
        <w:tc>
          <w:tcPr>
            <w:tcW w:w="305" w:type="pct"/>
          </w:tcPr>
          <w:p w14:paraId="3511D9C4" w14:textId="2E7F506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EB11ABD" w14:textId="65F9A3E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]</w:t>
            </w:r>
          </w:p>
        </w:tc>
      </w:tr>
      <w:tr w:rsidR="00545783" w:rsidRPr="001363CC" w14:paraId="38B771D6" w14:textId="77777777" w:rsidTr="00DF3513">
        <w:trPr>
          <w:cantSplit/>
          <w:trHeight w:val="20"/>
        </w:trPr>
        <w:tc>
          <w:tcPr>
            <w:tcW w:w="305" w:type="pct"/>
          </w:tcPr>
          <w:p w14:paraId="7D5B6A6E" w14:textId="7A5E35D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9883073" w14:textId="08DC0FE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B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3.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3.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5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6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7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4.9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5.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5.2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5.4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g/kg]</w:t>
            </w:r>
          </w:p>
        </w:tc>
      </w:tr>
      <w:tr w:rsidR="00545783" w:rsidRPr="001363CC" w14:paraId="69D6E8CB" w14:textId="77777777" w:rsidTr="00DF3513">
        <w:trPr>
          <w:cantSplit/>
          <w:trHeight w:val="20"/>
        </w:trPr>
        <w:tc>
          <w:tcPr>
            <w:tcW w:w="305" w:type="pct"/>
          </w:tcPr>
          <w:p w14:paraId="56F6EF08" w14:textId="7289249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096F236" w14:textId="370F09C7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[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.5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.7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0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1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2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3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3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2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3.7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deg C]</w:t>
            </w:r>
          </w:p>
        </w:tc>
      </w:tr>
      <w:tr w:rsidR="00545783" w:rsidRPr="001363CC" w14:paraId="41CFBD25" w14:textId="77777777" w:rsidTr="00DF3513">
        <w:trPr>
          <w:cantSplit/>
          <w:trHeight w:val="20"/>
        </w:trPr>
        <w:tc>
          <w:tcPr>
            <w:tcW w:w="305" w:type="pct"/>
          </w:tcPr>
          <w:p w14:paraId="706865A1" w14:textId="7537824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4AD923A" w14:textId="5A3CFAA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p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: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: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.p(end)).'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% specific query points at which the interpolated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SA_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and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CT_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are required [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]</w:t>
            </w:r>
          </w:p>
        </w:tc>
      </w:tr>
      <w:tr w:rsidR="00545783" w:rsidRPr="001363CC" w14:paraId="3B4B9C1A" w14:textId="77777777" w:rsidTr="00DF3513">
        <w:trPr>
          <w:cantSplit/>
          <w:trHeight w:val="20"/>
        </w:trPr>
        <w:tc>
          <w:tcPr>
            <w:tcW w:w="305" w:type="pct"/>
          </w:tcPr>
          <w:p w14:paraId="269C4B20" w14:textId="1B44CA7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9981ADE" w14:textId="700FBB9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30BA6513" w14:textId="77777777" w:rsidTr="00DF3513">
        <w:trPr>
          <w:cantSplit/>
          <w:trHeight w:val="20"/>
        </w:trPr>
        <w:tc>
          <w:tcPr>
            <w:tcW w:w="305" w:type="pct"/>
          </w:tcPr>
          <w:p w14:paraId="3644101D" w14:textId="3D33447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EB06909" w14:textId="54FAD82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Figure.</w:t>
            </w:r>
          </w:p>
        </w:tc>
      </w:tr>
      <w:tr w:rsidR="00545783" w:rsidRPr="001363CC" w14:paraId="79A9F5F1" w14:textId="77777777" w:rsidTr="00DF3513">
        <w:trPr>
          <w:cantSplit/>
          <w:trHeight w:val="20"/>
        </w:trPr>
        <w:tc>
          <w:tcPr>
            <w:tcW w:w="305" w:type="pct"/>
          </w:tcPr>
          <w:p w14:paraId="46C248AC" w14:textId="3E3A9FF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9C44578" w14:textId="6C2AF33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0E20CC37" w14:textId="77777777" w:rsidTr="00DF3513">
        <w:trPr>
          <w:cantSplit/>
          <w:trHeight w:val="20"/>
        </w:trPr>
        <w:tc>
          <w:tcPr>
            <w:tcW w:w="305" w:type="pct"/>
          </w:tcPr>
          <w:p w14:paraId="67C7FE84" w14:textId="486F570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3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84D0761" w14:textId="266ABC5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tiledlayou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TileSpacing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tight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Padding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tight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0E0D4800" w14:textId="77777777" w:rsidTr="00DF3513">
        <w:trPr>
          <w:cantSplit/>
          <w:trHeight w:val="20"/>
        </w:trPr>
        <w:tc>
          <w:tcPr>
            <w:tcW w:w="305" w:type="pct"/>
          </w:tcPr>
          <w:p w14:paraId="737ADCC7" w14:textId="61A341C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B470165" w14:textId="7E7BEE8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6184763D" w14:textId="77777777" w:rsidTr="00DF3513">
        <w:trPr>
          <w:cantSplit/>
          <w:trHeight w:val="20"/>
        </w:trPr>
        <w:tc>
          <w:tcPr>
            <w:tcW w:w="305" w:type="pct"/>
          </w:tcPr>
          <w:p w14:paraId="54D48CE3" w14:textId="7932297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lastRenderedPageBreak/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E8FE657" w14:textId="4B74A46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A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hw1_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\bf Site A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1E3B4263" w14:textId="77777777" w:rsidTr="00DF3513">
        <w:trPr>
          <w:cantSplit/>
          <w:trHeight w:val="20"/>
        </w:trPr>
        <w:tc>
          <w:tcPr>
            <w:tcW w:w="305" w:type="pct"/>
          </w:tcPr>
          <w:p w14:paraId="6D7E8F68" w14:textId="5F349DB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1B8EBCF" w14:textId="792DCF8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B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hw1_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\bf Site B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468FA262" w14:textId="77777777" w:rsidTr="00DF3513">
        <w:trPr>
          <w:cantSplit/>
          <w:trHeight w:val="20"/>
        </w:trPr>
        <w:tc>
          <w:tcPr>
            <w:tcW w:w="305" w:type="pct"/>
          </w:tcPr>
          <w:p w14:paraId="49485874" w14:textId="07DBE9A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26E8FCD" w14:textId="2B50794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5B58C643" w14:textId="77777777" w:rsidTr="00DF3513">
        <w:trPr>
          <w:cantSplit/>
          <w:trHeight w:val="20"/>
        </w:trPr>
        <w:tc>
          <w:tcPr>
            <w:tcW w:w="305" w:type="pct"/>
          </w:tcPr>
          <w:p w14:paraId="0B2567D6" w14:textId="01063CD4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F556D8F" w14:textId="7776299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xlabel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density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 xml:space="preserve"> (kg/$\rm{m}^3$)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Interprete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57E9C02E" w14:textId="77777777" w:rsidTr="00DF3513">
        <w:trPr>
          <w:cantSplit/>
          <w:trHeight w:val="20"/>
        </w:trPr>
        <w:tc>
          <w:tcPr>
            <w:tcW w:w="305" w:type="pct"/>
          </w:tcPr>
          <w:p w14:paraId="558CAB30" w14:textId="3DFF71C4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7BAE4D5" w14:textId="350D2D3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ylabel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pressure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 xml:space="preserve"> (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)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Interprete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3A2E28DC" w14:textId="77777777" w:rsidTr="00DF3513">
        <w:trPr>
          <w:cantSplit/>
          <w:trHeight w:val="20"/>
        </w:trPr>
        <w:tc>
          <w:tcPr>
            <w:tcW w:w="305" w:type="pct"/>
          </w:tcPr>
          <w:p w14:paraId="07566496" w14:textId="4ED27CF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D7E87D7" w14:textId="1090353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[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itl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title_s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title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\bf 2022 Spring MS8402 Hw1 Q3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Guorui Wei 120034910021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Interprete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5FB1B57F" w14:textId="77777777" w:rsidTr="00DF3513">
        <w:trPr>
          <w:cantSplit/>
          <w:trHeight w:val="20"/>
        </w:trPr>
        <w:tc>
          <w:tcPr>
            <w:tcW w:w="305" w:type="pct"/>
          </w:tcPr>
          <w:p w14:paraId="58104497" w14:textId="14FBCD5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7E24D07" w14:textId="185D8DA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se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itle_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FontSiz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12C511F1" w14:textId="77777777" w:rsidTr="00DF3513">
        <w:trPr>
          <w:cantSplit/>
          <w:trHeight w:val="20"/>
        </w:trPr>
        <w:tc>
          <w:tcPr>
            <w:tcW w:w="305" w:type="pct"/>
          </w:tcPr>
          <w:p w14:paraId="1F736514" w14:textId="7CABD60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F8CAC91" w14:textId="0324378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2575D470" w14:textId="77777777" w:rsidTr="00DF3513">
        <w:trPr>
          <w:cantSplit/>
          <w:trHeight w:val="20"/>
        </w:trPr>
        <w:tc>
          <w:tcPr>
            <w:tcW w:w="305" w:type="pct"/>
          </w:tcPr>
          <w:p w14:paraId="04404403" w14:textId="6B79BB3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4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D4E072B" w14:textId="28F96FB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exportgraphic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..\\doc\\fig\\hw1_Q3.emf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esolution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8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ntentTyp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auto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Background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non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lorspac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gb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6D4BE279" w14:textId="77777777" w:rsidTr="00DF3513">
        <w:trPr>
          <w:cantSplit/>
          <w:trHeight w:val="20"/>
        </w:trPr>
        <w:tc>
          <w:tcPr>
            <w:tcW w:w="305" w:type="pct"/>
          </w:tcPr>
          <w:p w14:paraId="64B5BB2F" w14:textId="6816B45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463A208" w14:textId="307DC9D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exportgraphic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..\\doc\\fig\\hw1_Q3.png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esolution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80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ntentTyp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auto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Background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non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lorspac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gb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059B2826" w14:textId="77777777" w:rsidTr="00DF3513">
        <w:trPr>
          <w:cantSplit/>
          <w:trHeight w:val="20"/>
        </w:trPr>
        <w:tc>
          <w:tcPr>
            <w:tcW w:w="305" w:type="pct"/>
          </w:tcPr>
          <w:p w14:paraId="2D6CEB37" w14:textId="36FFBE34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33C266F" w14:textId="2ADAF81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78F8FF7C" w14:textId="77777777" w:rsidTr="00DF3513">
        <w:trPr>
          <w:cantSplit/>
          <w:trHeight w:val="20"/>
        </w:trPr>
        <w:tc>
          <w:tcPr>
            <w:tcW w:w="305" w:type="pct"/>
          </w:tcPr>
          <w:p w14:paraId="7CDB811A" w14:textId="3F411A11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C5FF9A5" w14:textId="46887AC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local functions</w:t>
            </w:r>
          </w:p>
        </w:tc>
      </w:tr>
      <w:tr w:rsidR="00545783" w:rsidRPr="001363CC" w14:paraId="37F4CF9D" w14:textId="77777777" w:rsidTr="00DF3513">
        <w:trPr>
          <w:cantSplit/>
          <w:trHeight w:val="20"/>
        </w:trPr>
        <w:tc>
          <w:tcPr>
            <w:tcW w:w="305" w:type="pct"/>
          </w:tcPr>
          <w:p w14:paraId="498E3899" w14:textId="58D1065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36E425E" w14:textId="0BF4CDF7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79D17400" w14:textId="77777777" w:rsidTr="00DF3513">
        <w:trPr>
          <w:cantSplit/>
          <w:trHeight w:val="20"/>
        </w:trPr>
        <w:tc>
          <w:tcPr>
            <w:tcW w:w="305" w:type="pct"/>
          </w:tcPr>
          <w:p w14:paraId="4F68DB3E" w14:textId="6DA1BE9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5CD8E1B" w14:textId="701E247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Initialize environment</w:t>
            </w:r>
          </w:p>
        </w:tc>
      </w:tr>
      <w:tr w:rsidR="00545783" w:rsidRPr="001363CC" w14:paraId="3263FF5D" w14:textId="77777777" w:rsidTr="00DF3513">
        <w:trPr>
          <w:cantSplit/>
          <w:trHeight w:val="20"/>
        </w:trPr>
        <w:tc>
          <w:tcPr>
            <w:tcW w:w="305" w:type="pct"/>
          </w:tcPr>
          <w:p w14:paraId="6250162A" w14:textId="16BF583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35C2E2A" w14:textId="04AFAB6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10C71B75" w14:textId="77777777" w:rsidTr="00DF3513">
        <w:trPr>
          <w:cantSplit/>
          <w:trHeight w:val="20"/>
        </w:trPr>
        <w:tc>
          <w:tcPr>
            <w:tcW w:w="305" w:type="pct"/>
          </w:tcPr>
          <w:p w14:paraId="05CA2EED" w14:textId="4097F24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148613C" w14:textId="356F317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function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[]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init_</w:t>
            </w:r>
            <w:proofErr w:type="gram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env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4404BBE8" w14:textId="77777777" w:rsidTr="00DF3513">
        <w:trPr>
          <w:cantSplit/>
          <w:trHeight w:val="20"/>
        </w:trPr>
        <w:tc>
          <w:tcPr>
            <w:tcW w:w="305" w:type="pct"/>
          </w:tcPr>
          <w:p w14:paraId="479B9A05" w14:textId="0FDA35B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175171E" w14:textId="3876FB8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set up project directory</w:t>
            </w:r>
          </w:p>
        </w:tc>
      </w:tr>
      <w:tr w:rsidR="00545783" w:rsidRPr="001363CC" w14:paraId="75364B59" w14:textId="77777777" w:rsidTr="00DF3513">
        <w:trPr>
          <w:cantSplit/>
          <w:trHeight w:val="20"/>
        </w:trPr>
        <w:tc>
          <w:tcPr>
            <w:tcW w:w="305" w:type="pct"/>
          </w:tcPr>
          <w:p w14:paraId="73B5FD2F" w14:textId="5CCBAA3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4A97D3D" w14:textId="37708BF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r w:rsidRPr="001363CC">
              <w:rPr>
                <w:rFonts w:ascii="Consolas" w:eastAsia="宋体" w:hAnsi="Consolas" w:cs="宋体"/>
                <w:color w:val="AF00DB"/>
                <w:kern w:val="0"/>
                <w:sz w:val="15"/>
                <w:szCs w:val="15"/>
              </w:rPr>
              <w:t>if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~</w:t>
            </w: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isfolde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../doc/fig/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6D17CA4B" w14:textId="77777777" w:rsidTr="00DF3513">
        <w:trPr>
          <w:cantSplit/>
          <w:trHeight w:val="20"/>
        </w:trPr>
        <w:tc>
          <w:tcPr>
            <w:tcW w:w="305" w:type="pct"/>
          </w:tcPr>
          <w:p w14:paraId="612476C4" w14:textId="1E23879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5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EF58C65" w14:textId="27BEE35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    </w:t>
            </w:r>
            <w:proofErr w:type="spellStart"/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mkdir</w:t>
            </w:r>
            <w:proofErr w:type="spellEnd"/>
            <w:proofErr w:type="gramStart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..</w:t>
            </w:r>
            <w:proofErr w:type="gram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/doc/fig/</w:t>
            </w:r>
          </w:p>
        </w:tc>
      </w:tr>
      <w:tr w:rsidR="00545783" w:rsidRPr="001363CC" w14:paraId="759F606D" w14:textId="77777777" w:rsidTr="00DF3513">
        <w:trPr>
          <w:cantSplit/>
          <w:trHeight w:val="20"/>
        </w:trPr>
        <w:tc>
          <w:tcPr>
            <w:tcW w:w="305" w:type="pct"/>
          </w:tcPr>
          <w:p w14:paraId="7B2C150D" w14:textId="3A5A2D0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4B883A6" w14:textId="4EED283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r w:rsidRPr="001363CC">
              <w:rPr>
                <w:rFonts w:ascii="Consolas" w:eastAsia="宋体" w:hAnsi="Consolas" w:cs="宋体"/>
                <w:color w:val="AF00DB"/>
                <w:kern w:val="0"/>
                <w:sz w:val="15"/>
                <w:szCs w:val="15"/>
              </w:rPr>
              <w:t>end</w:t>
            </w:r>
          </w:p>
        </w:tc>
      </w:tr>
      <w:tr w:rsidR="00545783" w:rsidRPr="001363CC" w14:paraId="728AF5C4" w14:textId="77777777" w:rsidTr="00DF3513">
        <w:trPr>
          <w:cantSplit/>
          <w:trHeight w:val="20"/>
        </w:trPr>
        <w:tc>
          <w:tcPr>
            <w:tcW w:w="305" w:type="pct"/>
          </w:tcPr>
          <w:p w14:paraId="10240567" w14:textId="7EB2C3C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E432FBA" w14:textId="65307C7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configure searching path</w:t>
            </w:r>
          </w:p>
        </w:tc>
      </w:tr>
      <w:tr w:rsidR="00545783" w:rsidRPr="001363CC" w14:paraId="14E6C3E9" w14:textId="77777777" w:rsidTr="00DF3513">
        <w:trPr>
          <w:cantSplit/>
          <w:trHeight w:val="20"/>
        </w:trPr>
        <w:tc>
          <w:tcPr>
            <w:tcW w:w="305" w:type="pct"/>
          </w:tcPr>
          <w:p w14:paraId="20470B8C" w14:textId="5C50BFD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8036281" w14:textId="50EFF2E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mfile_fullpath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mfilenam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fullpath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the full path and name of the file in which the call occurs, not including the filename extension.</w:t>
            </w:r>
          </w:p>
        </w:tc>
      </w:tr>
      <w:tr w:rsidR="00545783" w:rsidRPr="001363CC" w14:paraId="51E68D33" w14:textId="77777777" w:rsidTr="00DF3513">
        <w:trPr>
          <w:cantSplit/>
          <w:trHeight w:val="20"/>
        </w:trPr>
        <w:tc>
          <w:tcPr>
            <w:tcW w:w="305" w:type="pct"/>
          </w:tcPr>
          <w:p w14:paraId="7846D46F" w14:textId="57A9FCD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3F67B56" w14:textId="6092BC1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mfile_fullpath_without_fnam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mfile_fullpath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gramStart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:end</w:t>
            </w:r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strlength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mfilenam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);</w:t>
            </w:r>
          </w:p>
        </w:tc>
      </w:tr>
      <w:tr w:rsidR="00545783" w:rsidRPr="001363CC" w14:paraId="33CB9DE8" w14:textId="77777777" w:rsidTr="00DF3513">
        <w:trPr>
          <w:cantSplit/>
          <w:trHeight w:val="20"/>
        </w:trPr>
        <w:tc>
          <w:tcPr>
            <w:tcW w:w="305" w:type="pct"/>
          </w:tcPr>
          <w:p w14:paraId="40118660" w14:textId="6F295E7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4C3BA37" w14:textId="50509FD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addpath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End"/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genpath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mfile_fullpath_without_fnam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+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../data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, ...</w:t>
            </w:r>
          </w:p>
        </w:tc>
      </w:tr>
      <w:tr w:rsidR="00545783" w:rsidRPr="001363CC" w14:paraId="2D0F2825" w14:textId="77777777" w:rsidTr="00DF3513">
        <w:trPr>
          <w:cantSplit/>
          <w:trHeight w:val="20"/>
        </w:trPr>
        <w:tc>
          <w:tcPr>
            <w:tcW w:w="305" w:type="pct"/>
          </w:tcPr>
          <w:p w14:paraId="3623E5F9" w14:textId="5FB2127C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575A387" w14:textId="7B5CE757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        </w:t>
            </w: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genpath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mfile_fullpath_without_fnam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+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../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inc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adds the specified folders to the top of the search path for the current MATLAB® session.</w:t>
            </w:r>
          </w:p>
        </w:tc>
      </w:tr>
      <w:tr w:rsidR="00545783" w:rsidRPr="001363CC" w14:paraId="1047AD7A" w14:textId="77777777" w:rsidTr="00DF3513">
        <w:trPr>
          <w:cantSplit/>
          <w:trHeight w:val="20"/>
        </w:trPr>
        <w:tc>
          <w:tcPr>
            <w:tcW w:w="305" w:type="pct"/>
          </w:tcPr>
          <w:p w14:paraId="4ACA8FEC" w14:textId="2D2F52C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983CC76" w14:textId="1A3A548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end</w:t>
            </w:r>
          </w:p>
        </w:tc>
      </w:tr>
      <w:tr w:rsidR="00545783" w:rsidRPr="001363CC" w14:paraId="54E7E532" w14:textId="77777777" w:rsidTr="00DF3513">
        <w:trPr>
          <w:cantSplit/>
          <w:trHeight w:val="20"/>
        </w:trPr>
        <w:tc>
          <w:tcPr>
            <w:tcW w:w="305" w:type="pct"/>
          </w:tcPr>
          <w:p w14:paraId="177431D7" w14:textId="64F73D1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8D6D64C" w14:textId="58001D6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2EB907A4" w14:textId="77777777" w:rsidTr="00DF3513">
        <w:trPr>
          <w:cantSplit/>
          <w:trHeight w:val="20"/>
        </w:trPr>
        <w:tc>
          <w:tcPr>
            <w:tcW w:w="305" w:type="pct"/>
          </w:tcPr>
          <w:p w14:paraId="6622C4C8" w14:textId="408C093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F5082DB" w14:textId="5FA8B48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Question 3</w:t>
            </w:r>
          </w:p>
        </w:tc>
      </w:tr>
      <w:tr w:rsidR="00545783" w:rsidRPr="001363CC" w14:paraId="0729FFFF" w14:textId="77777777" w:rsidTr="00DF3513">
        <w:trPr>
          <w:cantSplit/>
          <w:trHeight w:val="20"/>
        </w:trPr>
        <w:tc>
          <w:tcPr>
            <w:tcW w:w="305" w:type="pct"/>
          </w:tcPr>
          <w:p w14:paraId="7163538F" w14:textId="5887909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6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B66F0A1" w14:textId="5EE424C4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6E74189A" w14:textId="77777777" w:rsidTr="00DF3513">
        <w:trPr>
          <w:cantSplit/>
          <w:trHeight w:val="20"/>
        </w:trPr>
        <w:tc>
          <w:tcPr>
            <w:tcW w:w="305" w:type="pct"/>
          </w:tcPr>
          <w:p w14:paraId="58D02612" w14:textId="54D291E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14E9341" w14:textId="0A89856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function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[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hw1_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num_Tile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extbox_string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244D55DF" w14:textId="77777777" w:rsidTr="00DF3513">
        <w:trPr>
          <w:cantSplit/>
          <w:trHeight w:val="20"/>
        </w:trPr>
        <w:tc>
          <w:tcPr>
            <w:tcW w:w="305" w:type="pct"/>
          </w:tcPr>
          <w:p w14:paraId="04353CAD" w14:textId="6FD044B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6E0ACAD" w14:textId="44517654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 hw1_3</w:t>
            </w:r>
          </w:p>
        </w:tc>
      </w:tr>
      <w:tr w:rsidR="00545783" w:rsidRPr="001363CC" w14:paraId="58769CF1" w14:textId="77777777" w:rsidTr="00DF3513">
        <w:trPr>
          <w:cantSplit/>
          <w:trHeight w:val="20"/>
        </w:trPr>
        <w:tc>
          <w:tcPr>
            <w:tcW w:w="305" w:type="pct"/>
          </w:tcPr>
          <w:p w14:paraId="1283A321" w14:textId="1A11728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5E40A94" w14:textId="0965694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Description.</w:t>
            </w:r>
          </w:p>
        </w:tc>
      </w:tr>
      <w:tr w:rsidR="00545783" w:rsidRPr="001363CC" w14:paraId="2B603F0D" w14:textId="77777777" w:rsidTr="00DF3513">
        <w:trPr>
          <w:cantSplit/>
          <w:trHeight w:val="20"/>
        </w:trPr>
        <w:tc>
          <w:tcPr>
            <w:tcW w:w="305" w:type="pct"/>
          </w:tcPr>
          <w:p w14:paraId="66F958E8" w14:textId="6478372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96FA6D6" w14:textId="5F15EB8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AF00DB"/>
                <w:kern w:val="0"/>
                <w:sz w:val="15"/>
                <w:szCs w:val="15"/>
              </w:rPr>
              <w:t>arguments</w:t>
            </w:r>
          </w:p>
        </w:tc>
      </w:tr>
      <w:tr w:rsidR="00545783" w:rsidRPr="001363CC" w14:paraId="4023F5E1" w14:textId="77777777" w:rsidTr="00DF3513">
        <w:trPr>
          <w:cantSplit/>
          <w:trHeight w:val="20"/>
        </w:trPr>
        <w:tc>
          <w:tcPr>
            <w:tcW w:w="305" w:type="pct"/>
          </w:tcPr>
          <w:p w14:paraId="26D77AAF" w14:textId="7EAA9BB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65FB15D" w14:textId="06D4A55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proofErr w:type="spellEnd"/>
          </w:p>
        </w:tc>
      </w:tr>
      <w:tr w:rsidR="00545783" w:rsidRPr="001363CC" w14:paraId="1A0BAE48" w14:textId="77777777" w:rsidTr="00DF3513">
        <w:trPr>
          <w:cantSplit/>
          <w:trHeight w:val="20"/>
        </w:trPr>
        <w:tc>
          <w:tcPr>
            <w:tcW w:w="305" w:type="pct"/>
          </w:tcPr>
          <w:p w14:paraId="5AACFB5E" w14:textId="7F33CB8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E9CA250" w14:textId="338A4605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proofErr w:type="spellEnd"/>
          </w:p>
        </w:tc>
      </w:tr>
      <w:tr w:rsidR="00545783" w:rsidRPr="001363CC" w14:paraId="56558312" w14:textId="77777777" w:rsidTr="00DF3513">
        <w:trPr>
          <w:cantSplit/>
          <w:trHeight w:val="20"/>
        </w:trPr>
        <w:tc>
          <w:tcPr>
            <w:tcW w:w="305" w:type="pct"/>
          </w:tcPr>
          <w:p w14:paraId="1F92C1B7" w14:textId="7FD7288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D29C41E" w14:textId="39341EE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proofErr w:type="spellEnd"/>
          </w:p>
        </w:tc>
      </w:tr>
      <w:tr w:rsidR="00545783" w:rsidRPr="001363CC" w14:paraId="686F3A5F" w14:textId="77777777" w:rsidTr="00DF3513">
        <w:trPr>
          <w:cantSplit/>
          <w:trHeight w:val="20"/>
        </w:trPr>
        <w:tc>
          <w:tcPr>
            <w:tcW w:w="305" w:type="pct"/>
          </w:tcPr>
          <w:p w14:paraId="0FA22E58" w14:textId="607BB5C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9923104" w14:textId="5C1E40A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num_Til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</w:p>
        </w:tc>
      </w:tr>
      <w:tr w:rsidR="00545783" w:rsidRPr="001363CC" w14:paraId="5EDFB966" w14:textId="77777777" w:rsidTr="00DF3513">
        <w:trPr>
          <w:cantSplit/>
          <w:trHeight w:val="20"/>
        </w:trPr>
        <w:tc>
          <w:tcPr>
            <w:tcW w:w="305" w:type="pct"/>
          </w:tcPr>
          <w:p w14:paraId="1DEE2E53" w14:textId="6964CD8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E1F3923" w14:textId="5BD88EE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   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extbox_string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\bf Site"</w:t>
            </w:r>
          </w:p>
        </w:tc>
      </w:tr>
      <w:tr w:rsidR="00545783" w:rsidRPr="001363CC" w14:paraId="514382C7" w14:textId="77777777" w:rsidTr="00DF3513">
        <w:trPr>
          <w:cantSplit/>
          <w:trHeight w:val="20"/>
        </w:trPr>
        <w:tc>
          <w:tcPr>
            <w:tcW w:w="305" w:type="pct"/>
          </w:tcPr>
          <w:p w14:paraId="59371E3C" w14:textId="6BA0787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7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7D8550C" w14:textId="5573DEC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AF00DB"/>
                <w:kern w:val="0"/>
                <w:sz w:val="15"/>
                <w:szCs w:val="15"/>
              </w:rPr>
              <w:t>end</w:t>
            </w:r>
          </w:p>
        </w:tc>
      </w:tr>
      <w:tr w:rsidR="00545783" w:rsidRPr="001363CC" w14:paraId="727CF35D" w14:textId="77777777" w:rsidTr="00DF3513">
        <w:trPr>
          <w:cantSplit/>
          <w:trHeight w:val="20"/>
        </w:trPr>
        <w:tc>
          <w:tcPr>
            <w:tcW w:w="305" w:type="pct"/>
          </w:tcPr>
          <w:p w14:paraId="52BAE1BC" w14:textId="0D706B7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lastRenderedPageBreak/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5FCE8D5" w14:textId="328FD3B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64A991A3" w14:textId="77777777" w:rsidTr="00DF3513">
        <w:trPr>
          <w:cantSplit/>
          <w:trHeight w:val="20"/>
        </w:trPr>
        <w:tc>
          <w:tcPr>
            <w:tcW w:w="305" w:type="pct"/>
          </w:tcPr>
          <w:p w14:paraId="5D6CB399" w14:textId="4914F561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E913BA2" w14:textId="6672CE9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% specific query points at which the interpolated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SA_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and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CT_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are required [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]</w:t>
            </w:r>
          </w:p>
        </w:tc>
      </w:tr>
      <w:tr w:rsidR="00545783" w:rsidRPr="001363CC" w14:paraId="6B41CD00" w14:textId="77777777" w:rsidTr="00DF3513">
        <w:trPr>
          <w:cantSplit/>
          <w:trHeight w:val="20"/>
        </w:trPr>
        <w:tc>
          <w:tcPr>
            <w:tcW w:w="305" w:type="pct"/>
          </w:tcPr>
          <w:p w14:paraId="7153524E" w14:textId="28BF93D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845079C" w14:textId="2E32E3A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[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_i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]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gsw_SA_CT_inter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% SA and CT interpolation to 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p_i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on a cast</w:t>
            </w:r>
          </w:p>
        </w:tc>
      </w:tr>
      <w:tr w:rsidR="00545783" w:rsidRPr="001363CC" w14:paraId="1A88B4F3" w14:textId="77777777" w:rsidTr="00DF3513">
        <w:trPr>
          <w:cantSplit/>
          <w:trHeight w:val="20"/>
        </w:trPr>
        <w:tc>
          <w:tcPr>
            <w:tcW w:w="305" w:type="pct"/>
          </w:tcPr>
          <w:p w14:paraId="46D04D18" w14:textId="1A00C8A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6627754" w14:textId="24896AB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54BF3854" w14:textId="77777777" w:rsidTr="00DF3513">
        <w:trPr>
          <w:cantSplit/>
          <w:trHeight w:val="20"/>
        </w:trPr>
        <w:tc>
          <w:tcPr>
            <w:tcW w:w="305" w:type="pct"/>
          </w:tcPr>
          <w:p w14:paraId="34705583" w14:textId="6B3D3D4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992832E" w14:textId="402A5E4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% 1. Calculate density with the linear Equations of State (EOS).</w:t>
            </w:r>
          </w:p>
        </w:tc>
      </w:tr>
      <w:tr w:rsidR="00545783" w:rsidRPr="001363CC" w14:paraId="38258039" w14:textId="77777777" w:rsidTr="00DF3513">
        <w:trPr>
          <w:cantSplit/>
          <w:trHeight w:val="20"/>
        </w:trPr>
        <w:tc>
          <w:tcPr>
            <w:tcW w:w="305" w:type="pct"/>
          </w:tcPr>
          <w:p w14:paraId="4E229981" w14:textId="5E9DE10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6E0C655" w14:textId="548D5C8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630CC7E7" w14:textId="77777777" w:rsidTr="00DF3513">
        <w:trPr>
          <w:cantSplit/>
          <w:trHeight w:val="20"/>
        </w:trPr>
        <w:tc>
          <w:tcPr>
            <w:tcW w:w="305" w:type="pct"/>
          </w:tcPr>
          <w:p w14:paraId="471C49F4" w14:textId="49250B8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1B4E047" w14:textId="2067BF22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27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kg/m^3]</w:t>
            </w:r>
          </w:p>
        </w:tc>
      </w:tr>
      <w:tr w:rsidR="00545783" w:rsidRPr="001363CC" w14:paraId="34A936C7" w14:textId="77777777" w:rsidTr="00DF3513">
        <w:trPr>
          <w:cantSplit/>
          <w:trHeight w:val="20"/>
        </w:trPr>
        <w:tc>
          <w:tcPr>
            <w:tcW w:w="305" w:type="pct"/>
          </w:tcPr>
          <w:p w14:paraId="7D4591BE" w14:textId="7D84ED7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C5DC706" w14:textId="234DDDE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1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kg/m^3</w:t>
            </w:r>
            <w:proofErr w:type="gram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/(</w:t>
            </w:r>
            <w:proofErr w:type="gram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eg C)]</w:t>
            </w:r>
          </w:p>
        </w:tc>
      </w:tr>
      <w:tr w:rsidR="00545783" w:rsidRPr="001363CC" w14:paraId="5E1054D1" w14:textId="77777777" w:rsidTr="00DF3513">
        <w:trPr>
          <w:cantSplit/>
          <w:trHeight w:val="20"/>
        </w:trPr>
        <w:tc>
          <w:tcPr>
            <w:tcW w:w="305" w:type="pct"/>
          </w:tcPr>
          <w:p w14:paraId="091E6182" w14:textId="3098E7C7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AA74509" w14:textId="70F52F24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S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7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[kg/m^3/(g/kg)]</w:t>
            </w:r>
          </w:p>
        </w:tc>
      </w:tr>
      <w:tr w:rsidR="00545783" w:rsidRPr="001363CC" w14:paraId="1F1CF07A" w14:textId="77777777" w:rsidTr="00DF3513">
        <w:trPr>
          <w:cantSplit/>
          <w:trHeight w:val="20"/>
        </w:trPr>
        <w:tc>
          <w:tcPr>
            <w:tcW w:w="305" w:type="pct"/>
          </w:tcPr>
          <w:p w14:paraId="2FAB4684" w14:textId="31CCCF5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8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392BB01" w14:textId="6D8F5B37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.5</w:t>
            </w:r>
            <w:proofErr w:type="gramStart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;  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  <w:proofErr w:type="gram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[kg/m^3/</w:t>
            </w:r>
            <w:proofErr w:type="spell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dbar</w:t>
            </w:r>
            <w:proofErr w:type="spell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]</w:t>
            </w:r>
          </w:p>
        </w:tc>
      </w:tr>
      <w:tr w:rsidR="00545783" w:rsidRPr="001363CC" w14:paraId="6E9EC8D7" w14:textId="77777777" w:rsidTr="00DF3513">
        <w:trPr>
          <w:cantSplit/>
          <w:trHeight w:val="20"/>
        </w:trPr>
        <w:tc>
          <w:tcPr>
            <w:tcW w:w="305" w:type="pct"/>
          </w:tcPr>
          <w:p w14:paraId="65EBC93F" w14:textId="36756EC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4424D5D" w14:textId="58BD016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7C5FD17F" w14:textId="77777777" w:rsidTr="00DF3513">
        <w:trPr>
          <w:cantSplit/>
          <w:trHeight w:val="20"/>
        </w:trPr>
        <w:tc>
          <w:tcPr>
            <w:tcW w:w="305" w:type="pct"/>
          </w:tcPr>
          <w:p w14:paraId="5549FBA2" w14:textId="5FA48F5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C8BDB10" w14:textId="21946741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func_rho_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@(</w:t>
            </w: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</w:t>
            </w:r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 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* 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-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) +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S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) +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beta_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-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));</w:t>
            </w:r>
          </w:p>
        </w:tc>
      </w:tr>
      <w:tr w:rsidR="00545783" w:rsidRPr="001363CC" w14:paraId="08ABD0D8" w14:textId="77777777" w:rsidTr="00DF3513">
        <w:trPr>
          <w:cantSplit/>
          <w:trHeight w:val="20"/>
        </w:trPr>
        <w:tc>
          <w:tcPr>
            <w:tcW w:w="305" w:type="pct"/>
          </w:tcPr>
          <w:p w14:paraId="564479E7" w14:textId="40868D2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2F4E96E" w14:textId="1247599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func_rho_</w:t>
            </w:r>
            <w:proofErr w:type="gram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, 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,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02F1450F" w14:textId="77777777" w:rsidTr="00DF3513">
        <w:trPr>
          <w:cantSplit/>
          <w:trHeight w:val="20"/>
        </w:trPr>
        <w:tc>
          <w:tcPr>
            <w:tcW w:w="305" w:type="pct"/>
          </w:tcPr>
          <w:p w14:paraId="16106CD3" w14:textId="7489C41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277A492" w14:textId="1C05656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i_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func_rho_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0F9487AD" w14:textId="77777777" w:rsidTr="00DF3513">
        <w:trPr>
          <w:cantSplit/>
          <w:trHeight w:val="20"/>
        </w:trPr>
        <w:tc>
          <w:tcPr>
            <w:tcW w:w="305" w:type="pct"/>
          </w:tcPr>
          <w:p w14:paraId="17EF3785" w14:textId="4E7440E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CF2F456" w14:textId="0F2BA1E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4FC8A538" w14:textId="77777777" w:rsidTr="00DF3513">
        <w:trPr>
          <w:cantSplit/>
          <w:trHeight w:val="20"/>
        </w:trPr>
        <w:tc>
          <w:tcPr>
            <w:tcW w:w="305" w:type="pct"/>
          </w:tcPr>
          <w:p w14:paraId="40F67FC6" w14:textId="3D6B8DF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025A8C6" w14:textId="4F31B4E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% 2. Use TEOS-10 to compute the density.</w:t>
            </w:r>
          </w:p>
        </w:tc>
      </w:tr>
      <w:tr w:rsidR="00545783" w:rsidRPr="001363CC" w14:paraId="7E08C553" w14:textId="77777777" w:rsidTr="00DF3513">
        <w:trPr>
          <w:cantSplit/>
          <w:trHeight w:val="20"/>
        </w:trPr>
        <w:tc>
          <w:tcPr>
            <w:tcW w:w="305" w:type="pct"/>
          </w:tcPr>
          <w:p w14:paraId="09F1C4DC" w14:textId="590E83C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F7747C2" w14:textId="4B90B80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% NOTE: Since the location of site A &amp; B is not provided, I </w:t>
            </w:r>
            <w:proofErr w:type="gramStart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have to</w:t>
            </w:r>
            <w:proofErr w:type="gramEnd"/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 xml:space="preserve"> let SA, CT</w:t>
            </w:r>
          </w:p>
        </w:tc>
      </w:tr>
      <w:tr w:rsidR="00545783" w:rsidRPr="001363CC" w14:paraId="21E1A21A" w14:textId="77777777" w:rsidTr="00DF3513">
        <w:trPr>
          <w:cantSplit/>
          <w:trHeight w:val="20"/>
        </w:trPr>
        <w:tc>
          <w:tcPr>
            <w:tcW w:w="305" w:type="pct"/>
          </w:tcPr>
          <w:p w14:paraId="4B0958D0" w14:textId="5EFD3AB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186F7EA" w14:textId="1B19E23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(TEOS-10) be SP, t, and therefore the results here should not be correct.</w:t>
            </w:r>
          </w:p>
        </w:tc>
      </w:tr>
      <w:tr w:rsidR="00545783" w:rsidRPr="001363CC" w14:paraId="77974AB7" w14:textId="77777777" w:rsidTr="00DF3513">
        <w:trPr>
          <w:cantSplit/>
          <w:trHeight w:val="20"/>
        </w:trPr>
        <w:tc>
          <w:tcPr>
            <w:tcW w:w="305" w:type="pct"/>
          </w:tcPr>
          <w:p w14:paraId="7A9C304B" w14:textId="697A2A0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8148DF8" w14:textId="40A0F9C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477CF38F" w14:textId="77777777" w:rsidTr="00DF3513">
        <w:trPr>
          <w:cantSplit/>
          <w:trHeight w:val="20"/>
        </w:trPr>
        <w:tc>
          <w:tcPr>
            <w:tcW w:w="305" w:type="pct"/>
          </w:tcPr>
          <w:p w14:paraId="70E09CF4" w14:textId="62EF226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9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21A56B4" w14:textId="54F5B2FE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TEOS_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gsw_rho_CT_exact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; </w:t>
            </w: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 Calculates in-situ density from Absolute Salinity and Conservative Temperature.</w:t>
            </w:r>
          </w:p>
        </w:tc>
      </w:tr>
      <w:tr w:rsidR="00545783" w:rsidRPr="001363CC" w14:paraId="39D8ED80" w14:textId="77777777" w:rsidTr="00DF3513">
        <w:trPr>
          <w:cantSplit/>
          <w:trHeight w:val="20"/>
        </w:trPr>
        <w:tc>
          <w:tcPr>
            <w:tcW w:w="305" w:type="pct"/>
          </w:tcPr>
          <w:p w14:paraId="2A9A0FBE" w14:textId="27C2590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F988953" w14:textId="73F21EF2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i_TEOS_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gsw_rho_CT_exa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A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CT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19E1F32E" w14:textId="77777777" w:rsidTr="00DF3513">
        <w:trPr>
          <w:cantSplit/>
          <w:trHeight w:val="20"/>
        </w:trPr>
        <w:tc>
          <w:tcPr>
            <w:tcW w:w="305" w:type="pct"/>
          </w:tcPr>
          <w:p w14:paraId="7B8B0AC8" w14:textId="70B6E72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21C11C1" w14:textId="735AC02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4B79B020" w14:textId="77777777" w:rsidTr="00DF3513">
        <w:trPr>
          <w:cantSplit/>
          <w:trHeight w:val="20"/>
        </w:trPr>
        <w:tc>
          <w:tcPr>
            <w:tcW w:w="305" w:type="pct"/>
          </w:tcPr>
          <w:p w14:paraId="780CB152" w14:textId="134E423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C3AEBEE" w14:textId="2029A0D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%% plot</w:t>
            </w:r>
          </w:p>
        </w:tc>
      </w:tr>
      <w:tr w:rsidR="00545783" w:rsidRPr="001363CC" w14:paraId="76EE5A01" w14:textId="77777777" w:rsidTr="00DF3513">
        <w:trPr>
          <w:cantSplit/>
          <w:trHeight w:val="20"/>
        </w:trPr>
        <w:tc>
          <w:tcPr>
            <w:tcW w:w="305" w:type="pct"/>
          </w:tcPr>
          <w:p w14:paraId="616C9C28" w14:textId="67E35061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6668AFA" w14:textId="19FB86B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624C429C" w14:textId="77777777" w:rsidTr="00DF3513">
        <w:trPr>
          <w:cantSplit/>
          <w:trHeight w:val="20"/>
        </w:trPr>
        <w:tc>
          <w:tcPr>
            <w:tcW w:w="305" w:type="pct"/>
          </w:tcPr>
          <w:p w14:paraId="52447657" w14:textId="1A8BDD6E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0FFD99E" w14:textId="1EAF9DC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14538B2A" w14:textId="77777777" w:rsidTr="00DF3513">
        <w:trPr>
          <w:cantSplit/>
          <w:trHeight w:val="20"/>
        </w:trPr>
        <w:tc>
          <w:tcPr>
            <w:tcW w:w="305" w:type="pct"/>
          </w:tcPr>
          <w:p w14:paraId="7B603E31" w14:textId="467A548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2A44E10" w14:textId="277CD76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TEOS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nexttil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CL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num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Til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1D086F4E" w14:textId="77777777" w:rsidTr="00DF3513">
        <w:trPr>
          <w:cantSplit/>
          <w:trHeight w:val="20"/>
        </w:trPr>
        <w:tc>
          <w:tcPr>
            <w:tcW w:w="305" w:type="pct"/>
          </w:tcPr>
          <w:p w14:paraId="220BDE64" w14:textId="5E27D95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40E8B72" w14:textId="363ECB59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plot_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plo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EO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_TEOS_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-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colo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0072B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DisplayNam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TEOS-10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6A31E560" w14:textId="77777777" w:rsidTr="00DF3513">
        <w:trPr>
          <w:cantSplit/>
          <w:trHeight w:val="20"/>
        </w:trPr>
        <w:tc>
          <w:tcPr>
            <w:tcW w:w="305" w:type="pct"/>
          </w:tcPr>
          <w:p w14:paraId="30FE2AEA" w14:textId="10363FB8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67A2C379" w14:textId="3C5F59A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hold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on</w:t>
            </w:r>
          </w:p>
        </w:tc>
      </w:tr>
      <w:tr w:rsidR="00545783" w:rsidRPr="001363CC" w14:paraId="15FE3FEF" w14:textId="77777777" w:rsidTr="00DF3513">
        <w:trPr>
          <w:cantSplit/>
          <w:trHeight w:val="20"/>
        </w:trPr>
        <w:tc>
          <w:tcPr>
            <w:tcW w:w="305" w:type="pct"/>
          </w:tcPr>
          <w:p w14:paraId="0810D2F8" w14:textId="3D3E692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7398DB6" w14:textId="21C11A0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plot_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plo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TEOS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.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colo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0072B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MarkerSiz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DisplayNam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2A221EC2" w14:textId="77777777" w:rsidTr="00DF3513">
        <w:trPr>
          <w:cantSplit/>
          <w:trHeight w:val="20"/>
        </w:trPr>
        <w:tc>
          <w:tcPr>
            <w:tcW w:w="305" w:type="pct"/>
          </w:tcPr>
          <w:p w14:paraId="510500F1" w14:textId="63C77EB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0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5E76BDF" w14:textId="087A25B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se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TEO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YDi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evers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TickLabelInterprete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FontSiz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Bo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off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XColo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0072B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YColor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0072B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560C8479" w14:textId="77777777" w:rsidTr="00DF3513">
        <w:trPr>
          <w:cantSplit/>
          <w:trHeight w:val="20"/>
        </w:trPr>
        <w:tc>
          <w:tcPr>
            <w:tcW w:w="305" w:type="pct"/>
          </w:tcPr>
          <w:p w14:paraId="125C3C63" w14:textId="7E68791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A02BCA8" w14:textId="4802113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5829F474" w14:textId="77777777" w:rsidTr="00DF3513">
        <w:trPr>
          <w:cantSplit/>
          <w:trHeight w:val="20"/>
        </w:trPr>
        <w:tc>
          <w:tcPr>
            <w:tcW w:w="305" w:type="pct"/>
          </w:tcPr>
          <w:p w14:paraId="50C14682" w14:textId="7242351B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942F125" w14:textId="778552A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axe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TCL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3054EE3C" w14:textId="77777777" w:rsidTr="00DF3513">
        <w:trPr>
          <w:cantSplit/>
          <w:trHeight w:val="20"/>
        </w:trPr>
        <w:tc>
          <w:tcPr>
            <w:tcW w:w="305" w:type="pct"/>
          </w:tcPr>
          <w:p w14:paraId="14A6772E" w14:textId="170701BD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C93E214" w14:textId="21BAC1B8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Layou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ile</w:t>
            </w:r>
            <w:proofErr w:type="spellEnd"/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num_Tile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;</w:t>
            </w:r>
          </w:p>
        </w:tc>
      </w:tr>
      <w:tr w:rsidR="00545783" w:rsidRPr="001363CC" w14:paraId="6846792E" w14:textId="77777777" w:rsidTr="00DF3513">
        <w:trPr>
          <w:cantSplit/>
          <w:trHeight w:val="20"/>
        </w:trPr>
        <w:tc>
          <w:tcPr>
            <w:tcW w:w="305" w:type="pct"/>
          </w:tcPr>
          <w:p w14:paraId="3EDDAF48" w14:textId="0FBB002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lastRenderedPageBreak/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45444CE3" w14:textId="5136D030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plot_3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plo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i_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_i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--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D95319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DisplayNam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EOS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0D87F5C2" w14:textId="77777777" w:rsidTr="00DF3513">
        <w:trPr>
          <w:cantSplit/>
          <w:trHeight w:val="20"/>
        </w:trPr>
        <w:tc>
          <w:tcPr>
            <w:tcW w:w="305" w:type="pct"/>
          </w:tcPr>
          <w:p w14:paraId="0DE0536E" w14:textId="146F25A5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4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2A3B5F2" w14:textId="599A41E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hold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on</w:t>
            </w:r>
          </w:p>
        </w:tc>
      </w:tr>
      <w:tr w:rsidR="00545783" w:rsidRPr="001363CC" w14:paraId="7A6CAB95" w14:textId="77777777" w:rsidTr="00DF3513">
        <w:trPr>
          <w:cantSplit/>
          <w:trHeight w:val="20"/>
        </w:trPr>
        <w:tc>
          <w:tcPr>
            <w:tcW w:w="305" w:type="pct"/>
          </w:tcPr>
          <w:p w14:paraId="3ADA442F" w14:textId="3BF10F9A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5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3EBDC3C" w14:textId="71ED621F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plot_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= </w:t>
            </w: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plo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rho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site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struc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.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p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o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MarkerSiz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D95319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DisplayName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20FBB807" w14:textId="77777777" w:rsidTr="00DF3513">
        <w:trPr>
          <w:cantSplit/>
          <w:trHeight w:val="20"/>
        </w:trPr>
        <w:tc>
          <w:tcPr>
            <w:tcW w:w="305" w:type="pct"/>
          </w:tcPr>
          <w:p w14:paraId="7C2E0B28" w14:textId="05423642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6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35FF5F67" w14:textId="6276A1E7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set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linear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Di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evers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FontSiz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TickLabelInterprete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XAxisLocation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top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AxisLocation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right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TickLabel</w:t>
            </w:r>
            <w:proofErr w:type="gram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{</w:t>
            </w:r>
            <w:proofErr w:type="gram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}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Bo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off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non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X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D95319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Colo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#D95319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LimitMetho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tight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</w:t>
            </w:r>
          </w:p>
        </w:tc>
      </w:tr>
      <w:tr w:rsidR="00545783" w:rsidRPr="001363CC" w14:paraId="024EF838" w14:textId="77777777" w:rsidTr="00DF3513">
        <w:trPr>
          <w:cantSplit/>
          <w:trHeight w:val="20"/>
        </w:trPr>
        <w:tc>
          <w:tcPr>
            <w:tcW w:w="305" w:type="pct"/>
          </w:tcPr>
          <w:p w14:paraId="7698A093" w14:textId="1755AECF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7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3CFB490" w14:textId="0D6F017C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8000"/>
                <w:kern w:val="0"/>
                <w:sz w:val="15"/>
                <w:szCs w:val="15"/>
              </w:rPr>
              <w:t>%</w:t>
            </w:r>
          </w:p>
        </w:tc>
      </w:tr>
      <w:tr w:rsidR="00545783" w:rsidRPr="001363CC" w14:paraId="38B458D3" w14:textId="77777777" w:rsidTr="00DF3513">
        <w:trPr>
          <w:cantSplit/>
          <w:trHeight w:val="20"/>
        </w:trPr>
        <w:tc>
          <w:tcPr>
            <w:tcW w:w="305" w:type="pct"/>
          </w:tcPr>
          <w:p w14:paraId="54B5244D" w14:textId="6069EE1C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8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2A953238" w14:textId="58551FE3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linkaxes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[</w:t>
            </w:r>
            <w:proofErr w:type="spell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Axes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EOS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Axes_linear</w:t>
            </w:r>
            <w:proofErr w:type="spellEnd"/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]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y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6785B97C" w14:textId="77777777" w:rsidTr="00DF3513">
        <w:trPr>
          <w:cantSplit/>
          <w:trHeight w:val="20"/>
        </w:trPr>
        <w:tc>
          <w:tcPr>
            <w:tcW w:w="305" w:type="pct"/>
          </w:tcPr>
          <w:p w14:paraId="2BD4D4BE" w14:textId="7264193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19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9C07642" w14:textId="443E79D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legend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[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_plot_</w:t>
            </w:r>
            <w:proofErr w:type="gramStart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2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</w:t>
            </w:r>
            <w:proofErr w:type="gramEnd"/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_plot_4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],[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TEOS-10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Linear EOS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]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proofErr w:type="spell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Location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southwest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Interprete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Box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off</w:t>
            </w:r>
            <w:proofErr w:type="spellEnd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"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2CA2DD8C" w14:textId="77777777" w:rsidTr="00DF3513">
        <w:trPr>
          <w:cantSplit/>
          <w:trHeight w:val="20"/>
        </w:trPr>
        <w:tc>
          <w:tcPr>
            <w:tcW w:w="305" w:type="pct"/>
          </w:tcPr>
          <w:p w14:paraId="527C8823" w14:textId="5C6C9660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20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1029BF76" w14:textId="1EF25A3D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795E26"/>
                <w:kern w:val="0"/>
                <w:sz w:val="15"/>
                <w:szCs w:val="15"/>
              </w:rPr>
              <w:t>annotation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(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textbox</w:t>
            </w:r>
            <w:proofErr w:type="gramStart"/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[</w:t>
            </w:r>
            <w:proofErr w:type="gramEnd"/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36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+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5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*(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num_Tile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-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1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)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68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10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 xml:space="preserve"> </w:t>
            </w:r>
            <w:r w:rsidRPr="001363CC">
              <w:rPr>
                <w:rFonts w:ascii="Consolas" w:eastAsia="宋体" w:hAnsi="Consolas" w:cs="宋体"/>
                <w:color w:val="098658"/>
                <w:kern w:val="0"/>
                <w:sz w:val="15"/>
                <w:szCs w:val="15"/>
              </w:rPr>
              <w:t>0.06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]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String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001080"/>
                <w:kern w:val="0"/>
                <w:sz w:val="15"/>
                <w:szCs w:val="15"/>
              </w:rPr>
              <w:t>textbox_string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ineStyl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none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FontWeight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bold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Interpreter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,</w:t>
            </w:r>
            <w:r w:rsidRPr="001363CC">
              <w:rPr>
                <w:rFonts w:ascii="Consolas" w:eastAsia="宋体" w:hAnsi="Consolas" w:cs="宋体"/>
                <w:color w:val="A31515"/>
                <w:kern w:val="0"/>
                <w:sz w:val="15"/>
                <w:szCs w:val="15"/>
              </w:rPr>
              <w:t>'latex'</w:t>
            </w:r>
            <w:r w:rsidRPr="001363CC"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  <w:t>);</w:t>
            </w:r>
          </w:p>
        </w:tc>
      </w:tr>
      <w:tr w:rsidR="00545783" w:rsidRPr="001363CC" w14:paraId="24D311A7" w14:textId="77777777" w:rsidTr="00DF3513">
        <w:trPr>
          <w:cantSplit/>
          <w:trHeight w:val="20"/>
        </w:trPr>
        <w:tc>
          <w:tcPr>
            <w:tcW w:w="305" w:type="pct"/>
          </w:tcPr>
          <w:p w14:paraId="4D56AF0A" w14:textId="28E5C2C3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21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7F1A08DD" w14:textId="0E7F867A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  <w:tr w:rsidR="00545783" w:rsidRPr="001363CC" w14:paraId="028D8FBB" w14:textId="77777777" w:rsidTr="00DF3513">
        <w:trPr>
          <w:cantSplit/>
          <w:trHeight w:val="20"/>
        </w:trPr>
        <w:tc>
          <w:tcPr>
            <w:tcW w:w="305" w:type="pct"/>
          </w:tcPr>
          <w:p w14:paraId="5CB06E64" w14:textId="2E9BD059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22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505907D0" w14:textId="1185FFBB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  <w:r w:rsidRPr="001363CC">
              <w:rPr>
                <w:rFonts w:ascii="Consolas" w:eastAsia="宋体" w:hAnsi="Consolas" w:cs="宋体"/>
                <w:color w:val="0000FF"/>
                <w:kern w:val="0"/>
                <w:sz w:val="15"/>
                <w:szCs w:val="15"/>
              </w:rPr>
              <w:t>end</w:t>
            </w:r>
          </w:p>
        </w:tc>
      </w:tr>
      <w:tr w:rsidR="00545783" w:rsidRPr="001363CC" w14:paraId="39F63FBB" w14:textId="77777777" w:rsidTr="00DF3513">
        <w:trPr>
          <w:cantSplit/>
          <w:trHeight w:val="20"/>
        </w:trPr>
        <w:tc>
          <w:tcPr>
            <w:tcW w:w="305" w:type="pct"/>
          </w:tcPr>
          <w:p w14:paraId="31E0E613" w14:textId="243BF096" w:rsidR="001363CC" w:rsidRPr="00545783" w:rsidRDefault="001363CC" w:rsidP="00545783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</w:pP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begin"/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</w:instrText>
            </w:r>
            <w:r w:rsidRPr="00545783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5"/>
                <w:szCs w:val="15"/>
              </w:rPr>
              <w:instrText>seq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instrText xml:space="preserve"> code_1 </w:instrTex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separate"/>
            </w:r>
            <w:r w:rsidR="00534321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5"/>
                <w:szCs w:val="15"/>
              </w:rPr>
              <w:t>123</w:t>
            </w:r>
            <w:r w:rsidRPr="00545783">
              <w:rPr>
                <w:rFonts w:ascii="Consolas" w:eastAsia="宋体" w:hAnsi="Consolas" w:cs="宋体"/>
                <w:color w:val="A6A6A6" w:themeColor="background1" w:themeShade="A6"/>
                <w:kern w:val="0"/>
                <w:sz w:val="15"/>
                <w:szCs w:val="15"/>
              </w:rPr>
              <w:fldChar w:fldCharType="end"/>
            </w:r>
          </w:p>
        </w:tc>
        <w:tc>
          <w:tcPr>
            <w:tcW w:w="4695" w:type="pct"/>
          </w:tcPr>
          <w:p w14:paraId="0BCFB242" w14:textId="7787DAC6" w:rsidR="001363CC" w:rsidRPr="001363CC" w:rsidRDefault="001363CC" w:rsidP="00545783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5"/>
                <w:szCs w:val="15"/>
              </w:rPr>
            </w:pPr>
          </w:p>
        </w:tc>
      </w:tr>
    </w:tbl>
    <w:p w14:paraId="564ADAE6" w14:textId="77777777" w:rsidR="00905F37" w:rsidRPr="00905F37" w:rsidRDefault="00905F37" w:rsidP="001363CC">
      <w:pPr>
        <w:pStyle w:val="a2"/>
        <w:ind w:firstLine="0"/>
      </w:pPr>
    </w:p>
    <w:sectPr w:rsidR="00905F37" w:rsidRPr="00905F37" w:rsidSect="00A07C18">
      <w:headerReference w:type="default" r:id="rId2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C91177" w14:textId="77777777" w:rsidR="00693A0B" w:rsidRDefault="00693A0B" w:rsidP="00E26F2C">
      <w:r>
        <w:separator/>
      </w:r>
    </w:p>
  </w:endnote>
  <w:endnote w:type="continuationSeparator" w:id="0">
    <w:p w14:paraId="6CB16F2D" w14:textId="77777777" w:rsidR="00693A0B" w:rsidRDefault="00693A0B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770A9D30" w:rsidR="00020D3E" w:rsidRPr="00C2554F" w:rsidRDefault="00020D3E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534321">
      <w:rPr>
        <w:rFonts w:ascii="Times New Roman" w:eastAsia="宋体" w:hAnsi="Times New Roman" w:cs="Times New Roman"/>
        <w:noProof/>
      </w:rPr>
      <w:t>2022-02-28 11:0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51B29351" w:rsidR="00020D3E" w:rsidRPr="00C2554F" w:rsidRDefault="00020D3E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03878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03878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534321">
      <w:rPr>
        <w:rFonts w:ascii="Times New Roman" w:eastAsia="宋体" w:hAnsi="Times New Roman" w:cs="Times New Roman"/>
        <w:noProof/>
      </w:rPr>
      <w:t>2022-02-28 11:06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766653" w14:textId="77777777" w:rsidR="00693A0B" w:rsidRDefault="00693A0B" w:rsidP="00E26F2C">
      <w:r>
        <w:separator/>
      </w:r>
    </w:p>
  </w:footnote>
  <w:footnote w:type="continuationSeparator" w:id="0">
    <w:p w14:paraId="73CF8252" w14:textId="77777777" w:rsidR="00693A0B" w:rsidRDefault="00693A0B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020D3E" w:rsidRPr="00943C60" w:rsidRDefault="00020D3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020D3E" w:rsidRDefault="00020D3E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020D3E" w:rsidRPr="00E26F2C" w:rsidRDefault="00020D3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020D3E" w:rsidRPr="00943C60" w:rsidRDefault="00020D3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020D3E" w:rsidRDefault="00020D3E" w:rsidP="00E26F2C">
    <w:pPr>
      <w:pStyle w:val="a6"/>
      <w:rPr>
        <w:rFonts w:ascii="Times New Roman" w:eastAsia="宋体" w:hAnsi="Times New Roman" w:cs="Times New Roman"/>
      </w:rPr>
    </w:pPr>
  </w:p>
  <w:p w14:paraId="5816BFA6" w14:textId="4877330A" w:rsidR="00020D3E" w:rsidRPr="00E26F2C" w:rsidRDefault="00020D3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 w:rsidR="00534321">
      <w:rPr>
        <w:rFonts w:ascii="Times New Roman" w:eastAsia="宋体" w:hAnsi="Times New Roman" w:cs="Times New Roman"/>
      </w:rPr>
      <w:fldChar w:fldCharType="separate"/>
    </w:r>
    <w:r w:rsidR="00903878">
      <w:rPr>
        <w:rFonts w:ascii="Times New Roman" w:eastAsia="宋体" w:hAnsi="Times New Roman" w:cs="Times New Roman" w:hint="eastAsia"/>
        <w:noProof/>
      </w:rPr>
      <w:t>第</w:t>
    </w:r>
    <w:r w:rsidR="00903878">
      <w:rPr>
        <w:rFonts w:ascii="Times New Roman" w:eastAsia="宋体" w:hAnsi="Times New Roman" w:cs="Times New Roman" w:hint="eastAsia"/>
        <w:noProof/>
      </w:rPr>
      <w:t>3</w:t>
    </w:r>
    <w:r w:rsidR="00903878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020D3E" w:rsidRPr="00943C60" w:rsidRDefault="00020D3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020D3E" w:rsidRDefault="00020D3E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020D3E" w:rsidRPr="00E26F2C" w:rsidRDefault="00020D3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020D3E" w:rsidRPr="00943C60" w:rsidRDefault="00020D3E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020D3E" w:rsidRDefault="00020D3E" w:rsidP="00E26F2C">
    <w:pPr>
      <w:pStyle w:val="a6"/>
      <w:rPr>
        <w:rFonts w:ascii="Times New Roman" w:eastAsia="宋体" w:hAnsi="Times New Roman" w:cs="Times New Roman"/>
      </w:rPr>
    </w:pPr>
  </w:p>
  <w:p w14:paraId="23ACD25E" w14:textId="7B57204C" w:rsidR="00020D3E" w:rsidRPr="00E26F2C" w:rsidRDefault="00020D3E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903878">
      <w:rPr>
        <w:rFonts w:ascii="Times New Roman" w:eastAsia="宋体" w:hAnsi="Times New Roman" w:cs="Times New Roman" w:hint="eastAsia"/>
        <w:noProof/>
      </w:rPr>
      <w:t>附录</w:t>
    </w:r>
    <w:r w:rsidR="00903878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357B"/>
    <w:rsid w:val="000B42CC"/>
    <w:rsid w:val="000C515B"/>
    <w:rsid w:val="000C5641"/>
    <w:rsid w:val="000C5F70"/>
    <w:rsid w:val="000C6D8D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8172F"/>
    <w:rsid w:val="00385573"/>
    <w:rsid w:val="00385DF3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4D88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153ED"/>
    <w:rsid w:val="00432C03"/>
    <w:rsid w:val="0043577F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43B0"/>
    <w:rsid w:val="004A01E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A07"/>
    <w:rsid w:val="00662EFC"/>
    <w:rsid w:val="00663D32"/>
    <w:rsid w:val="00665EB9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72A"/>
    <w:rsid w:val="006D2A87"/>
    <w:rsid w:val="006D58B4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21CF"/>
    <w:rsid w:val="00824756"/>
    <w:rsid w:val="0083271C"/>
    <w:rsid w:val="008328FC"/>
    <w:rsid w:val="00837C7A"/>
    <w:rsid w:val="0084066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6649A"/>
    <w:rsid w:val="00A67360"/>
    <w:rsid w:val="00A74236"/>
    <w:rsid w:val="00A75EFC"/>
    <w:rsid w:val="00A8040B"/>
    <w:rsid w:val="00A83CB6"/>
    <w:rsid w:val="00A84EFD"/>
    <w:rsid w:val="00A90CBD"/>
    <w:rsid w:val="00AA085A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6014"/>
    <w:rsid w:val="00B91C8C"/>
    <w:rsid w:val="00B94023"/>
    <w:rsid w:val="00BA3ED1"/>
    <w:rsid w:val="00BA4C27"/>
    <w:rsid w:val="00BB397E"/>
    <w:rsid w:val="00BB542E"/>
    <w:rsid w:val="00BB56E7"/>
    <w:rsid w:val="00BD1379"/>
    <w:rsid w:val="00BD435F"/>
    <w:rsid w:val="00BE47D7"/>
    <w:rsid w:val="00BF094A"/>
    <w:rsid w:val="00BF4D56"/>
    <w:rsid w:val="00C019B4"/>
    <w:rsid w:val="00C048D9"/>
    <w:rsid w:val="00C05A58"/>
    <w:rsid w:val="00C07113"/>
    <w:rsid w:val="00C12944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E006B2"/>
    <w:rsid w:val="00E02842"/>
    <w:rsid w:val="00E05665"/>
    <w:rsid w:val="00E05FF1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D5CD6"/>
    <w:rsid w:val="00ED5F89"/>
    <w:rsid w:val="00ED6E57"/>
    <w:rsid w:val="00EE693D"/>
    <w:rsid w:val="00F13B8C"/>
    <w:rsid w:val="00F15A61"/>
    <w:rsid w:val="00F2062B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link w:val="34"/>
    <w:qFormat/>
    <w:rsid w:val="0028294B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28294B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doi.org/10.1017/9781107588417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emf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hyperlink" Target="https://doi.org/10.1016/B978-0-12-405935-1.00003-4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://www.teos-10.org/index.htm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2.xml"/><Relationship Id="rId28" Type="http://schemas.openxmlformats.org/officeDocument/2006/relationships/header" Target="header4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header" Target="header2.xml"/><Relationship Id="rId27" Type="http://schemas.openxmlformats.org/officeDocument/2006/relationships/header" Target="header3.xml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C2D8FE17-DBC3-4272-8A06-AAC64E90D3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5</TotalTime>
  <Pages>13</Pages>
  <Words>7106</Words>
  <Characters>26296</Characters>
  <Application>Microsoft Office Word</Application>
  <DocSecurity>0</DocSecurity>
  <Lines>1143</Lines>
  <Paragraphs>1012</Paragraphs>
  <ScaleCrop>false</ScaleCrop>
  <Company/>
  <LinksUpToDate>false</LinksUpToDate>
  <CharactersWithSpaces>32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97</cp:revision>
  <cp:lastPrinted>2022-02-28T03:06:00Z</cp:lastPrinted>
  <dcterms:created xsi:type="dcterms:W3CDTF">2022-02-25T14:05:00Z</dcterms:created>
  <dcterms:modified xsi:type="dcterms:W3CDTF">2022-02-28T03:09:00Z</dcterms:modified>
</cp:coreProperties>
</file>